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9FD0E11" w14:textId="0F18AF96" w:rsidR="00D414A1" w:rsidRPr="003D162E" w:rsidRDefault="00D414A1" w:rsidP="000D7960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6"/>
          <w:szCs w:val="26"/>
        </w:rPr>
      </w:pP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Pengaruh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Tekhnik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Rebozo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Terhadap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Nyeri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Persalinan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Di U</w:t>
      </w:r>
      <w:r w:rsidR="00E71B3F"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PTD</w:t>
      </w:r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Puskesmas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Mandastana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Kabupaten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 xml:space="preserve"> Barito </w:t>
      </w:r>
    </w:p>
    <w:p w14:paraId="318DDF00" w14:textId="77777777" w:rsidR="00A37E61" w:rsidRPr="003D162E" w:rsidRDefault="00A37E61" w:rsidP="000D796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60EB59E2" w14:textId="247112C8" w:rsidR="00D414A1" w:rsidRPr="003D162E" w:rsidRDefault="00D414A1" w:rsidP="000D796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</w:rPr>
      </w:pPr>
      <w:r w:rsidRPr="003D162E">
        <w:rPr>
          <w:rFonts w:ascii="Times New Roman" w:eastAsia="Times New Roman" w:hAnsi="Times New Roman" w:cs="Times New Roman"/>
          <w:b/>
          <w:bCs/>
          <w:color w:val="000000"/>
        </w:rPr>
        <w:t>Sri Sukma Gandaria</w:t>
      </w:r>
      <w:r w:rsidRPr="003D162E">
        <w:rPr>
          <w:rFonts w:ascii="Times New Roman" w:eastAsia="Times New Roman" w:hAnsi="Times New Roman" w:cs="Times New Roman"/>
          <w:b/>
          <w:bCs/>
          <w:color w:val="000000"/>
          <w:vertAlign w:val="superscript"/>
        </w:rPr>
        <w:t>1</w:t>
      </w:r>
      <w:r w:rsidRPr="003D162E">
        <w:rPr>
          <w:rFonts w:ascii="Times New Roman" w:eastAsia="Times New Roman" w:hAnsi="Times New Roman" w:cs="Times New Roman"/>
          <w:b/>
          <w:bCs/>
          <w:color w:val="000000"/>
        </w:rPr>
        <w:t xml:space="preserve">, Widia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</w:rPr>
        <w:t>Shofa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</w:rPr>
        <w:t xml:space="preserve"> Ilmiah</w:t>
      </w:r>
      <w:r w:rsidRPr="003D162E">
        <w:rPr>
          <w:rFonts w:ascii="Times New Roman" w:eastAsia="Times New Roman" w:hAnsi="Times New Roman" w:cs="Times New Roman"/>
          <w:b/>
          <w:bCs/>
          <w:color w:val="000000"/>
          <w:vertAlign w:val="superscript"/>
        </w:rPr>
        <w:t>2</w:t>
      </w:r>
    </w:p>
    <w:p w14:paraId="3FE4231F" w14:textId="0F2873D0" w:rsidR="00D414A1" w:rsidRPr="003D162E" w:rsidRDefault="00D414A1" w:rsidP="000D7960">
      <w:pPr>
        <w:spacing w:after="0" w:line="240" w:lineRule="auto"/>
        <w:ind w:left="29" w:hanging="138"/>
        <w:jc w:val="center"/>
        <w:rPr>
          <w:rFonts w:ascii="Times New Roman" w:hAnsi="Times New Roman" w:cs="Times New Roman"/>
          <w:lang w:val="en-ID"/>
        </w:rPr>
      </w:pPr>
      <w:proofErr w:type="spellStart"/>
      <w:r w:rsidRPr="003D162E">
        <w:rPr>
          <w:rFonts w:ascii="Times New Roman" w:hAnsi="Times New Roman" w:cs="Times New Roman"/>
        </w:rPr>
        <w:t>Puskesmas</w:t>
      </w:r>
      <w:proofErr w:type="spellEnd"/>
      <w:r w:rsidRPr="003D162E">
        <w:rPr>
          <w:rFonts w:ascii="Times New Roman" w:hAnsi="Times New Roman" w:cs="Times New Roman"/>
        </w:rPr>
        <w:t xml:space="preserve"> Mandastana, Kabupaten </w:t>
      </w:r>
      <w:proofErr w:type="spellStart"/>
      <w:r w:rsidRPr="003D162E">
        <w:rPr>
          <w:rFonts w:ascii="Times New Roman" w:hAnsi="Times New Roman" w:cs="Times New Roman"/>
        </w:rPr>
        <w:t>Batola</w:t>
      </w:r>
      <w:proofErr w:type="spellEnd"/>
      <w:r w:rsidRPr="003D162E">
        <w:rPr>
          <w:rFonts w:ascii="Times New Roman" w:hAnsi="Times New Roman" w:cs="Times New Roman"/>
        </w:rPr>
        <w:t xml:space="preserve">, Kalimantan Selatan, Indonesia </w:t>
      </w:r>
      <w:r w:rsidR="00A55019" w:rsidRPr="003D162E">
        <w:rPr>
          <w:rFonts w:ascii="Times New Roman" w:hAnsi="Times New Roman" w:cs="Times New Roman"/>
        </w:rPr>
        <w:br/>
      </w:r>
      <w:r w:rsidRPr="003D162E">
        <w:rPr>
          <w:rFonts w:ascii="Times New Roman" w:eastAsia="Times New Roman" w:hAnsi="Times New Roman" w:cs="Times New Roman"/>
          <w:color w:val="000000"/>
          <w:vertAlign w:val="superscript"/>
        </w:rPr>
        <w:t>2</w:t>
      </w:r>
      <w:r w:rsidRPr="003D162E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3D162E">
        <w:rPr>
          <w:rFonts w:ascii="Times New Roman" w:hAnsi="Times New Roman" w:cs="Times New Roman"/>
          <w:lang w:val="en-ID"/>
        </w:rPr>
        <w:t>Progam</w:t>
      </w:r>
      <w:proofErr w:type="spellEnd"/>
      <w:r w:rsidRPr="003D162E">
        <w:rPr>
          <w:rFonts w:ascii="Times New Roman" w:hAnsi="Times New Roman" w:cs="Times New Roman"/>
          <w:lang w:val="en-ID"/>
        </w:rPr>
        <w:t xml:space="preserve"> Studi </w:t>
      </w:r>
      <w:proofErr w:type="spellStart"/>
      <w:r w:rsidRPr="003D162E">
        <w:rPr>
          <w:rFonts w:ascii="Times New Roman" w:hAnsi="Times New Roman" w:cs="Times New Roman"/>
          <w:lang w:val="en-ID"/>
        </w:rPr>
        <w:t>Kebidanan</w:t>
      </w:r>
      <w:proofErr w:type="spellEnd"/>
      <w:r w:rsidRPr="003D162E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3D162E">
        <w:rPr>
          <w:rFonts w:ascii="Times New Roman" w:hAnsi="Times New Roman" w:cs="Times New Roman"/>
          <w:lang w:val="en-ID"/>
        </w:rPr>
        <w:t>Fakultas</w:t>
      </w:r>
      <w:proofErr w:type="spellEnd"/>
      <w:r w:rsidRPr="003D162E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3D162E">
        <w:rPr>
          <w:rFonts w:ascii="Times New Roman" w:hAnsi="Times New Roman" w:cs="Times New Roman"/>
          <w:lang w:val="en-ID"/>
        </w:rPr>
        <w:t>Ilmu</w:t>
      </w:r>
      <w:proofErr w:type="spellEnd"/>
      <w:r w:rsidRPr="003D162E">
        <w:rPr>
          <w:rFonts w:ascii="Times New Roman" w:hAnsi="Times New Roman" w:cs="Times New Roman"/>
          <w:lang w:val="en-ID"/>
        </w:rPr>
        <w:t xml:space="preserve"> Kesehatan, </w:t>
      </w:r>
      <w:proofErr w:type="spellStart"/>
      <w:r w:rsidRPr="003D162E">
        <w:rPr>
          <w:rFonts w:ascii="Times New Roman" w:hAnsi="Times New Roman" w:cs="Times New Roman"/>
          <w:lang w:val="en-ID"/>
        </w:rPr>
        <w:t>Institut</w:t>
      </w:r>
      <w:proofErr w:type="spellEnd"/>
      <w:r w:rsidRPr="003D162E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3D162E">
        <w:rPr>
          <w:rFonts w:ascii="Times New Roman" w:hAnsi="Times New Roman" w:cs="Times New Roman"/>
          <w:lang w:val="en-ID"/>
        </w:rPr>
        <w:t>Teknologi</w:t>
      </w:r>
      <w:proofErr w:type="spellEnd"/>
      <w:r w:rsidRPr="003D162E">
        <w:rPr>
          <w:rFonts w:ascii="Times New Roman" w:hAnsi="Times New Roman" w:cs="Times New Roman"/>
          <w:lang w:val="en-ID"/>
        </w:rPr>
        <w:t xml:space="preserve">, Sains, dan Kesehatan RS. Dr. Soepraoen Kesdam V/ </w:t>
      </w:r>
      <w:proofErr w:type="spellStart"/>
      <w:r w:rsidRPr="003D162E">
        <w:rPr>
          <w:rFonts w:ascii="Times New Roman" w:hAnsi="Times New Roman" w:cs="Times New Roman"/>
          <w:lang w:val="en-ID"/>
        </w:rPr>
        <w:t>Brawijaya</w:t>
      </w:r>
      <w:proofErr w:type="spellEnd"/>
      <w:r w:rsidRPr="003D162E">
        <w:rPr>
          <w:rFonts w:ascii="Times New Roman" w:hAnsi="Times New Roman" w:cs="Times New Roman"/>
          <w:lang w:val="en-ID"/>
        </w:rPr>
        <w:t xml:space="preserve"> Malang</w:t>
      </w:r>
    </w:p>
    <w:p w14:paraId="59129F6E" w14:textId="206F0973" w:rsidR="00D414A1" w:rsidRPr="003D162E" w:rsidRDefault="00D414A1" w:rsidP="000D7960">
      <w:pPr>
        <w:spacing w:after="0" w:line="240" w:lineRule="auto"/>
        <w:ind w:left="29" w:hanging="138"/>
        <w:jc w:val="center"/>
        <w:rPr>
          <w:rFonts w:ascii="Times New Roman" w:hAnsi="Times New Roman" w:cs="Times New Roman"/>
          <w:lang w:val="en-ID"/>
        </w:rPr>
      </w:pPr>
      <w:r w:rsidRPr="003D162E">
        <w:rPr>
          <w:rFonts w:ascii="Times New Roman" w:hAnsi="Times New Roman" w:cs="Times New Roman"/>
          <w:lang w:val="en-ID"/>
        </w:rPr>
        <w:t xml:space="preserve">Email : </w:t>
      </w:r>
      <w:hyperlink r:id="rId8" w:history="1">
        <w:r w:rsidRPr="003D162E">
          <w:rPr>
            <w:rStyle w:val="Hyperlink"/>
            <w:rFonts w:ascii="Times New Roman" w:hAnsi="Times New Roman" w:cs="Times New Roman"/>
            <w:lang w:val="en-ID"/>
          </w:rPr>
          <w:t>sukmadnan@gmail.com</w:t>
        </w:r>
      </w:hyperlink>
    </w:p>
    <w:p w14:paraId="19F08131" w14:textId="652F1F17" w:rsidR="00233C23" w:rsidRDefault="00233C23" w:rsidP="000D796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732" w:type="dxa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2292"/>
        <w:gridCol w:w="244"/>
        <w:gridCol w:w="7196"/>
      </w:tblGrid>
      <w:tr w:rsidR="009E286E" w:rsidRPr="00147531" w14:paraId="4D6796B5" w14:textId="77777777" w:rsidTr="00D51999">
        <w:trPr>
          <w:trHeight w:val="417"/>
          <w:jc w:val="center"/>
        </w:trPr>
        <w:tc>
          <w:tcPr>
            <w:tcW w:w="2292" w:type="dxa"/>
            <w:vMerge w:val="restart"/>
            <w:tcBorders>
              <w:top w:val="single" w:sz="4" w:space="0" w:color="000000"/>
            </w:tcBorders>
          </w:tcPr>
          <w:p w14:paraId="366B37F3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4A4E3394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14753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Article History:</w:t>
            </w:r>
          </w:p>
          <w:p w14:paraId="351D877D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</w:rPr>
              <w:t>Received Jul 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th</w:t>
            </w: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</w:rPr>
              <w:t>, 20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  <w:p w14:paraId="48E38E44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</w:rPr>
              <w:t>Accepted Aug 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th</w:t>
            </w: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</w:rPr>
              <w:t>, 20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  <w:p w14:paraId="5CD5A7F5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</w:rPr>
              <w:t>Published Aug 18</w:t>
            </w: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th</w:t>
            </w:r>
            <w:r w:rsidRPr="00147531">
              <w:rPr>
                <w:rFonts w:ascii="Times New Roman" w:eastAsia="Times New Roman" w:hAnsi="Times New Roman" w:cs="Times New Roman"/>
                <w:sz w:val="20"/>
                <w:szCs w:val="20"/>
              </w:rPr>
              <w:t>, 20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  <w:p w14:paraId="0B99595E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dxa"/>
            <w:tcBorders>
              <w:top w:val="single" w:sz="4" w:space="0" w:color="000000"/>
            </w:tcBorders>
            <w:vAlign w:val="center"/>
          </w:tcPr>
          <w:p w14:paraId="15062C30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19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8D9FA64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14753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Abstrak</w:t>
            </w:r>
            <w:proofErr w:type="spellEnd"/>
            <w:r w:rsidRPr="0014753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 xml:space="preserve"> </w:t>
            </w:r>
          </w:p>
        </w:tc>
      </w:tr>
      <w:tr w:rsidR="009E286E" w:rsidRPr="00147531" w14:paraId="74168EB0" w14:textId="77777777" w:rsidTr="00D51999">
        <w:trPr>
          <w:trHeight w:val="2359"/>
          <w:jc w:val="center"/>
        </w:trPr>
        <w:tc>
          <w:tcPr>
            <w:tcW w:w="2292" w:type="dxa"/>
            <w:vMerge/>
            <w:tcBorders>
              <w:top w:val="single" w:sz="4" w:space="0" w:color="000000"/>
            </w:tcBorders>
          </w:tcPr>
          <w:p w14:paraId="1A0D896E" w14:textId="77777777" w:rsidR="009E286E" w:rsidRPr="00147531" w:rsidRDefault="009E286E" w:rsidP="00D5199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44" w:type="dxa"/>
            <w:vMerge w:val="restart"/>
          </w:tcPr>
          <w:p w14:paraId="145DF51D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73911D31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119E1D4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78F953C2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100F4033" w14:textId="77777777" w:rsidR="009E286E" w:rsidRPr="00147531" w:rsidRDefault="009E286E" w:rsidP="00D5199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196" w:type="dxa"/>
            <w:tcBorders>
              <w:top w:val="single" w:sz="4" w:space="0" w:color="000000"/>
              <w:bottom w:val="single" w:sz="4" w:space="0" w:color="000000"/>
            </w:tcBorders>
          </w:tcPr>
          <w:p w14:paraId="4D39188F" w14:textId="77777777" w:rsidR="00263490" w:rsidRDefault="00263490" w:rsidP="00D51999">
            <w:pPr>
              <w:spacing w:after="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a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lahir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hususny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fase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aktif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kala I,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rupa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salah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atu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eluh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umum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bu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bersali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micu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ecemas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ghamb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proses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fisiologis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jik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itangan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tep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. Teknik Rebozo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rupa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tode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non-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ob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ilaku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gayun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area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anggul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lembu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mberi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rasa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yam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gendur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, dan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mbantu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enyesuai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osis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jani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n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bertuju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gevaluas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efektivitas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teknik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Rebozo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ntensitas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ersalin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di UPTD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uskesmas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andastan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abupate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Barito. Desain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n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gacu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tode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uantitatif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model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ra-eksperime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one group pretest-posttest.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banyak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22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responde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bu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bersali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kala I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menuh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riteri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nklus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ntensitas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iukur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kal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umerik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baik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belum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aupu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telah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ntervens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Rebozo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iberi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Analisis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data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ilaku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gguna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uji paired t-test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enurun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ber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jad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dang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ring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Temu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in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nunjuk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bahwa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teknik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Rebozo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iguna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sebaga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etode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efektif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manajeme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ersalin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iintegrasik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e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pelayan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kebidanan</w:t>
            </w:r>
            <w:proofErr w:type="spellEnd"/>
            <w:r w:rsidRPr="00263490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3CF70297" w14:textId="77777777" w:rsidR="00263490" w:rsidRDefault="00263490" w:rsidP="00D51999">
            <w:pPr>
              <w:spacing w:after="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96F616C" w14:textId="6C444D52" w:rsidR="009E286E" w:rsidRPr="00147531" w:rsidRDefault="009E286E" w:rsidP="00D51999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4753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Kata Kunci :</w:t>
            </w:r>
            <w:r w:rsidRPr="001475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63490" w:rsidRPr="0026349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yeri </w:t>
            </w:r>
            <w:proofErr w:type="spellStart"/>
            <w:r w:rsidR="00263490" w:rsidRPr="0026349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salinan</w:t>
            </w:r>
            <w:proofErr w:type="spellEnd"/>
            <w:r w:rsidR="00263490" w:rsidRPr="0026349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Rebozo</w:t>
            </w:r>
          </w:p>
          <w:p w14:paraId="00F93944" w14:textId="77777777" w:rsidR="009E286E" w:rsidRPr="00147531" w:rsidRDefault="009E286E" w:rsidP="00D51999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E286E" w:rsidRPr="00147531" w14:paraId="418ECAC1" w14:textId="77777777" w:rsidTr="00D51999">
        <w:trPr>
          <w:trHeight w:val="317"/>
          <w:jc w:val="center"/>
        </w:trPr>
        <w:tc>
          <w:tcPr>
            <w:tcW w:w="2292" w:type="dxa"/>
            <w:vMerge/>
            <w:tcBorders>
              <w:top w:val="single" w:sz="4" w:space="0" w:color="000000"/>
            </w:tcBorders>
          </w:tcPr>
          <w:p w14:paraId="206CDD7E" w14:textId="77777777" w:rsidR="009E286E" w:rsidRPr="00147531" w:rsidRDefault="009E286E" w:rsidP="00D5199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dxa"/>
            <w:vMerge/>
          </w:tcPr>
          <w:p w14:paraId="0B79EAD7" w14:textId="77777777" w:rsidR="009E286E" w:rsidRPr="00147531" w:rsidRDefault="009E286E" w:rsidP="00D5199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19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F32F932" w14:textId="77777777" w:rsidR="009E286E" w:rsidRPr="00147531" w:rsidRDefault="009E286E" w:rsidP="00D51999">
            <w:pPr>
              <w:spacing w:after="0"/>
              <w:jc w:val="both"/>
              <w:rPr>
                <w:rFonts w:ascii="Times New Roman" w:eastAsia="Times New Roman" w:hAnsi="Times New Roman" w:cs="Times New Roman"/>
                <w:b/>
                <w:i/>
                <w:color w:val="000000"/>
                <w:sz w:val="20"/>
                <w:szCs w:val="20"/>
              </w:rPr>
            </w:pPr>
            <w:r w:rsidRPr="00147531">
              <w:rPr>
                <w:rFonts w:ascii="Times New Roman" w:eastAsia="Times New Roman" w:hAnsi="Times New Roman" w:cs="Times New Roman"/>
                <w:b/>
                <w:i/>
                <w:color w:val="000000"/>
                <w:sz w:val="20"/>
                <w:szCs w:val="20"/>
              </w:rPr>
              <w:t>Abstract</w:t>
            </w:r>
          </w:p>
        </w:tc>
      </w:tr>
      <w:tr w:rsidR="009E286E" w:rsidRPr="00147531" w14:paraId="7A6C58B5" w14:textId="77777777" w:rsidTr="00D51999">
        <w:trPr>
          <w:trHeight w:val="997"/>
          <w:jc w:val="center"/>
        </w:trPr>
        <w:tc>
          <w:tcPr>
            <w:tcW w:w="2292" w:type="dxa"/>
            <w:vMerge/>
            <w:tcBorders>
              <w:top w:val="single" w:sz="4" w:space="0" w:color="000000"/>
            </w:tcBorders>
          </w:tcPr>
          <w:p w14:paraId="1E0534EB" w14:textId="77777777" w:rsidR="009E286E" w:rsidRPr="00147531" w:rsidRDefault="009E286E" w:rsidP="00D5199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244" w:type="dxa"/>
            <w:vMerge/>
          </w:tcPr>
          <w:p w14:paraId="48CBD6F0" w14:textId="77777777" w:rsidR="009E286E" w:rsidRPr="00147531" w:rsidRDefault="009E286E" w:rsidP="00D5199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7196" w:type="dxa"/>
            <w:tcBorders>
              <w:top w:val="single" w:sz="4" w:space="0" w:color="000000"/>
              <w:bottom w:val="single" w:sz="4" w:space="0" w:color="000000"/>
            </w:tcBorders>
          </w:tcPr>
          <w:p w14:paraId="11067E55" w14:textId="77777777" w:rsidR="009E286E" w:rsidRDefault="009E286E" w:rsidP="00D51999">
            <w:pPr>
              <w:spacing w:after="0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</w:pPr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Labor pain is one of the most common complaints experienced by mothers during childbirth, especially in the active phase of the first stage of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labor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. If not properly managed, it can lead to anxiety and disrupt the physiological process of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labor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. The Rebozo technique is a non-pharmacological method performed through gentle rocking movements around the mother’s pelvic area to provide comfort, reduce muscle tension, and help optimize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fetal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positioning. This study aimed The objective of this research was to assess the impact of the Rebozo technique on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labor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pain levels in mothers delivering at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Mandastana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Community Health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Center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, Barito Regency. This study applied a quantitative method with a one-group pretest-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posttest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design. Participants were mothers in the initial stage of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labor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. who met the inclusion criteria,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totaling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22 participants. Pain intensity was measured using a numerical pain scale before and after the Rebozo intervention. Data were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analyzed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using the paired t-test. The results showed a significant difference in pain levels before and after the intervention, with most participants experiencing a decrease from severe pain to moderate or mild pain after the Rebozo technique was applied. These findings suggest that the Rebozo technique can serve as an effective alternative for managing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labor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pain. In conclusion, the Rebozo technique has been proven to significantly reduce the intensity of </w:t>
            </w:r>
            <w:proofErr w:type="spellStart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>labor</w:t>
            </w:r>
            <w:proofErr w:type="spellEnd"/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  <w:t xml:space="preserve"> pain and can be implemented as part of midwifery care in health services.</w:t>
            </w:r>
          </w:p>
          <w:p w14:paraId="6547F088" w14:textId="77777777" w:rsidR="009E286E" w:rsidRDefault="009E286E" w:rsidP="00D51999">
            <w:pPr>
              <w:spacing w:after="0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</w:pPr>
          </w:p>
          <w:p w14:paraId="08CEA3BE" w14:textId="71891B5C" w:rsidR="009E286E" w:rsidRPr="00147531" w:rsidRDefault="009E286E" w:rsidP="00D51999">
            <w:pPr>
              <w:spacing w:after="0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ID"/>
              </w:rPr>
            </w:pPr>
            <w:r w:rsidRPr="00147531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Keywords: </w:t>
            </w:r>
            <w:r w:rsidRPr="009E286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bor pain, Rebozo</w:t>
            </w:r>
          </w:p>
        </w:tc>
      </w:tr>
    </w:tbl>
    <w:p w14:paraId="4F109556" w14:textId="77777777" w:rsidR="009E286E" w:rsidRDefault="009E286E" w:rsidP="000D796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4CAE2CA" w14:textId="77777777" w:rsidR="009E286E" w:rsidRPr="003D162E" w:rsidRDefault="009E286E" w:rsidP="000D796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BA76CB1" w14:textId="24DFFF39" w:rsidR="00B96EC6" w:rsidRPr="00C9315C" w:rsidRDefault="00285A78" w:rsidP="00DF24D7">
      <w:pPr>
        <w:pStyle w:val="ListParagraph"/>
        <w:numPr>
          <w:ilvl w:val="0"/>
          <w:numId w:val="10"/>
        </w:numPr>
        <w:spacing w:after="0" w:line="240" w:lineRule="auto"/>
        <w:ind w:left="357" w:hanging="357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lastRenderedPageBreak/>
        <w:t>PENDAHULUAN</w:t>
      </w:r>
    </w:p>
    <w:p w14:paraId="43473131" w14:textId="77777777" w:rsidR="00C9315C" w:rsidRPr="003D162E" w:rsidRDefault="00C9315C" w:rsidP="00C9315C">
      <w:pPr>
        <w:pStyle w:val="ListParagraph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101C08F" w14:textId="7A91C92B" w:rsidR="00B96EC6" w:rsidRPr="003D162E" w:rsidRDefault="00F8340C" w:rsidP="000D7960">
      <w:pPr>
        <w:spacing w:after="0" w:line="240" w:lineRule="auto"/>
        <w:ind w:firstLine="720"/>
        <w:jc w:val="both"/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</w:pP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Setiap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wanita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ak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mengalam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proses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sebaga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bagi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akhir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dar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kehamilannya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, yang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secara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fisiologis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merupak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hal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normal.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Namu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,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nyer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hebat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kerap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menyerta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proses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in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seringkal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menimbulk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ketidaknyaman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fisik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dan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tekan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emosional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. Ketika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nyer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tidak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ditangan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secara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optimal,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hal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in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dapat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menyebabk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ibu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mengalam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kelelah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, rasa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cemas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,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bahk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ganggu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dalam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proses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itu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sendiri</w:t>
      </w:r>
      <w:proofErr w:type="spellEnd"/>
      <w:r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. </w:t>
      </w:r>
      <w:proofErr w:type="spellStart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memengaruhi</w:t>
      </w:r>
      <w:proofErr w:type="spellEnd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efektivitas</w:t>
      </w:r>
      <w:proofErr w:type="spellEnd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kontraksi</w:t>
      </w:r>
      <w:proofErr w:type="spellEnd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dan proses </w:t>
      </w:r>
      <w:proofErr w:type="spellStart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persalinan</w:t>
      </w:r>
      <w:proofErr w:type="spellEnd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itu</w:t>
      </w:r>
      <w:proofErr w:type="spellEnd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>sendiri</w:t>
      </w:r>
      <w:proofErr w:type="spellEnd"/>
      <w:r w:rsidR="00DA3BDA" w:rsidRPr="003D162E">
        <w:rPr>
          <w:rFonts w:ascii="Times New Roman" w:hAnsi="Times New Roman" w:cs="Times New Roman"/>
          <w:color w:val="001D35"/>
          <w:sz w:val="24"/>
          <w:szCs w:val="24"/>
          <w:shd w:val="clear" w:color="auto" w:fill="FFFFFF"/>
        </w:rPr>
        <w:t xml:space="preserve">. </w:t>
      </w:r>
      <w:proofErr w:type="spellStart"/>
      <w:r w:rsidR="00267BB0">
        <w:rPr>
          <w:rFonts w:ascii="Times New Roman" w:hAnsi="Times New Roman" w:cs="Times New Roman"/>
          <w:sz w:val="24"/>
          <w:szCs w:val="24"/>
        </w:rPr>
        <w:t>P</w:t>
      </w:r>
      <w:r w:rsidR="00DA3BDA" w:rsidRPr="003D162E">
        <w:rPr>
          <w:rFonts w:ascii="Times New Roman" w:hAnsi="Times New Roman" w:cs="Times New Roman"/>
          <w:sz w:val="24"/>
          <w:szCs w:val="24"/>
        </w:rPr>
        <w:t>endekat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humanistik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. Selain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farmakologis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nonfarmakologis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, minim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DA3BDA" w:rsidRPr="003D162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DA3BDA" w:rsidRPr="003D162E">
        <w:rPr>
          <w:rFonts w:ascii="Times New Roman" w:hAnsi="Times New Roman" w:cs="Times New Roman"/>
          <w:sz w:val="24"/>
          <w:szCs w:val="24"/>
        </w:rPr>
        <w:t xml:space="preserve">. </w:t>
      </w:r>
      <w:r w:rsidR="00DA3BDA" w:rsidRPr="003D162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95147" w:rsidRPr="003D162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9241550215","author":[{"dropping-particle":"","family":"WHO","given":"","non-dropping-particle":"","parse-names":false,"suffix":""}],"id":"ITEM-1","issued":{"date-parts":[["2022"]]},"title":"Intrapartum care for a positive childbirth experience","type":"book"},"uris":["http://www.mendeley.com/documents/?uuid=0398839f-2808-46d3-a4a6-2b146a69dcd3"]}],"mendeley":{"formattedCitation":"(WHO 2022)","plainTextFormattedCitation":"(WHO 2022)","previouslyFormattedCitation":"(WHO 2022)"},"properties":{"noteIndex":0},"schema":"https://github.com/citation-style-language/schema/raw/master/csl-citation.json"}</w:instrText>
      </w:r>
      <w:r w:rsidR="00DA3BDA" w:rsidRPr="003D162E">
        <w:rPr>
          <w:rFonts w:ascii="Times New Roman" w:hAnsi="Times New Roman" w:cs="Times New Roman"/>
          <w:sz w:val="24"/>
          <w:szCs w:val="24"/>
        </w:rPr>
        <w:fldChar w:fldCharType="separate"/>
      </w:r>
      <w:r w:rsidR="00DA3BDA" w:rsidRPr="003D162E">
        <w:rPr>
          <w:rFonts w:ascii="Times New Roman" w:hAnsi="Times New Roman" w:cs="Times New Roman"/>
          <w:noProof/>
          <w:sz w:val="24"/>
          <w:szCs w:val="24"/>
        </w:rPr>
        <w:t>(WHO 2022)</w:t>
      </w:r>
      <w:r w:rsidR="00DA3BDA" w:rsidRPr="003D162E">
        <w:rPr>
          <w:rFonts w:ascii="Times New Roman" w:hAnsi="Times New Roman" w:cs="Times New Roman"/>
          <w:sz w:val="24"/>
          <w:szCs w:val="24"/>
        </w:rPr>
        <w:fldChar w:fldCharType="end"/>
      </w:r>
      <w:r w:rsidR="00952EF8">
        <w:rPr>
          <w:rFonts w:ascii="Times New Roman" w:hAnsi="Times New Roman" w:cs="Times New Roman"/>
          <w:sz w:val="24"/>
          <w:szCs w:val="24"/>
        </w:rPr>
        <w:t xml:space="preserve">. </w:t>
      </w:r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i Indonesia,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kitar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 85-90%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wanita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hamil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alami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. 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entase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unjukkan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ahwa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rupakan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ngalaman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mum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agi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bagian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sar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lahirkan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 Selain </w:t>
      </w:r>
      <w:proofErr w:type="spellStart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tu</w:t>
      </w:r>
      <w:proofErr w:type="spellEnd"/>
      <w:r w:rsidR="00B96EC6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i Indonesia,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kitar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15%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alam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omplikas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a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ses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an 21%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eluh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sangat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tens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3D162E">
        <w:rPr>
          <w:rStyle w:val="uv3um"/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96EC6" w:rsidRPr="003D162E">
        <w:rPr>
          <w:rStyle w:val="uv3um"/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 w:fldLock="1"/>
      </w:r>
      <w:r w:rsidR="00DA3BDA" w:rsidRPr="003D162E">
        <w:rPr>
          <w:rStyle w:val="uv3um"/>
          <w:rFonts w:ascii="Times New Roman" w:hAnsi="Times New Roman" w:cs="Times New Roman"/>
          <w:sz w:val="24"/>
          <w:szCs w:val="24"/>
          <w:shd w:val="clear" w:color="auto" w:fill="FFFFFF"/>
        </w:rPr>
        <w:instrText>ADDIN CSL_CITATION {"citationItems":[{"id":"ITEM-1","itemData":{"author":[{"dropping-particle":"","family":"Lesthiani","given":"dewi amanda","non-dropping-particle":"","parse-names":false,"suffix":""},{"dropping-particle":"","family":"Persalinan","given":"Nyeri","non-dropping-particle":"","parse-names":false,"suffix":""},{"dropping-particle":"","family":"Fase","given":"Kala","non-dropping-particle":"","parse-names":false,"suffix":""},{"dropping-particle":"","family":"Rohman","given":"Asri Aprilia","non-dropping-particle":"","parse-names":false,"suffix":""}],"id":"ITEM-1","issue":"1","issued":{"date-parts":[["2023"]]},"page":"3-8","title":"AKTIF PADA IBU BERSALIN DI TPMB L TASIKMALAYA DESCRIPTION OF PAIN LEVELS DURING THE ACTIVE PHASE OF THE FIRST STAGE OF LABOR IN MOTHERS AT TPMB L TASIKMALAYA","type":"article-journal","volume":"5"},"uris":["http://www.mendeley.com/documents/?uuid=75090ed7-8ab4-45af-998f-a75c055d4da7"]}],"mendeley":{"formattedCitation":"(Lesthiani et al. 2023)","plainTextFormattedCitation":"(Lesthiani et al. 2023)","previouslyFormattedCitation":"(Lesthiani et al. 2023)"},"properties":{"noteIndex":0},"schema":"https://github.com/citation-style-language/schema/raw/master/csl-citation.json"}</w:instrText>
      </w:r>
      <w:r w:rsidR="00B96EC6" w:rsidRPr="003D162E">
        <w:rPr>
          <w:rStyle w:val="uv3um"/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B96EC6" w:rsidRPr="003D162E">
        <w:rPr>
          <w:rStyle w:val="uv3um"/>
          <w:rFonts w:ascii="Times New Roman" w:hAnsi="Times New Roman" w:cs="Times New Roman"/>
          <w:noProof/>
          <w:sz w:val="24"/>
          <w:szCs w:val="24"/>
          <w:shd w:val="clear" w:color="auto" w:fill="FFFFFF"/>
        </w:rPr>
        <w:t>(Lesthiani et al. 2023)</w:t>
      </w:r>
      <w:r w:rsidR="00B96EC6" w:rsidRPr="003D162E">
        <w:rPr>
          <w:rStyle w:val="uv3um"/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B96EC6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0B44E3FA" w14:textId="060214F8" w:rsidR="00A95147" w:rsidRPr="003D162E" w:rsidRDefault="00007592" w:rsidP="000D7960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eragam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farmakologis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non-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farmakologis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>.</w:t>
      </w:r>
      <w:r w:rsidR="003D73C0">
        <w:rPr>
          <w:rFonts w:ascii="Times New Roman" w:hAnsi="Times New Roman" w:cs="Times New Roman"/>
          <w:sz w:val="24"/>
          <w:szCs w:val="24"/>
        </w:rPr>
        <w:t xml:space="preserve"> </w:t>
      </w:r>
      <w:r w:rsidR="002D219E" w:rsidRPr="003D162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17EFA" w:rsidRPr="003D162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16/j.srhc.2016.10.005","ISSN":"1877-5756","author":[{"dropping-particle":"","family":"Langeland","given":"Mette","non-dropping-particle":"","parse-names":false,"suffix":""},{"dropping-particle":"","family":"Midtgaard","given":"Julie","non-dropping-particle":"","parse-names":false,"suffix":""},{"dropping-particle":"","family":"Ekelin","given":"Maria","non-dropping-particle":"","parse-names":false,"suffix":""},{"dropping-particle":"","family":"Kristine","given":"Hanne","non-dropping-particle":"","parse-names":false,"suffix":""}],"container-title":"Sexual &amp; Reproductive Healthcare","id":"ITEM-1","issued":{"date-parts":[["2017"]]},"page":"79-85","publisher":"The Authors","title":"Sexual &amp; Reproductive Healthcare Danish women ’ s experiences of the rebozo technique during labour : A qualitative explorative study","type":"article-journal","volume":"11"},"uris":["http://www.mendeley.com/documents/?uuid=4963b2c8-c8bb-4ce1-b8ee-038efa60f083"]}],"mendeley":{"formattedCitation":"(Langeland et al. 2017)","plainTextFormattedCitation":"(Langeland et al. 2017)","previouslyFormattedCitation":"(Langeland et al. 2017)"},"properties":{"noteIndex":0},"schema":"https://github.com/citation-style-language/schema/raw/master/csl-citation.json"}</w:instrText>
      </w:r>
      <w:r w:rsidR="002D219E" w:rsidRPr="003D162E">
        <w:rPr>
          <w:rFonts w:ascii="Times New Roman" w:hAnsi="Times New Roman" w:cs="Times New Roman"/>
          <w:sz w:val="24"/>
          <w:szCs w:val="24"/>
        </w:rPr>
        <w:fldChar w:fldCharType="separate"/>
      </w:r>
      <w:r w:rsidR="002D219E" w:rsidRPr="003D162E">
        <w:rPr>
          <w:rFonts w:ascii="Times New Roman" w:hAnsi="Times New Roman" w:cs="Times New Roman"/>
          <w:noProof/>
          <w:sz w:val="24"/>
          <w:szCs w:val="24"/>
        </w:rPr>
        <w:t>(Langeland et al. 2017)</w:t>
      </w:r>
      <w:r w:rsidR="002D219E" w:rsidRPr="003D162E">
        <w:rPr>
          <w:rFonts w:ascii="Times New Roman" w:hAnsi="Times New Roman" w:cs="Times New Roman"/>
          <w:sz w:val="24"/>
          <w:szCs w:val="24"/>
        </w:rPr>
        <w:fldChar w:fldCharType="end"/>
      </w:r>
      <w:r w:rsidR="00A95147" w:rsidRPr="003D162E">
        <w:rPr>
          <w:rFonts w:ascii="Times New Roman" w:hAnsi="Times New Roman" w:cs="Times New Roman"/>
          <w:sz w:val="24"/>
          <w:szCs w:val="24"/>
        </w:rPr>
        <w:t xml:space="preserve"> </w:t>
      </w:r>
      <w:r w:rsidR="00F2020C" w:rsidRPr="003D162E">
        <w:rPr>
          <w:rFonts w:ascii="Times New Roman" w:hAnsi="Times New Roman" w:cs="Times New Roman"/>
          <w:sz w:val="24"/>
          <w:szCs w:val="24"/>
        </w:rPr>
        <w:t xml:space="preserve">Saat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ketidaknyaman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. Teknik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farmakologis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dan non-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farmakologis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 Salah</w:t>
      </w:r>
      <w:r w:rsidR="006205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056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relaksas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non 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Ketegang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stres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dan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ketidaknyaman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pada  </w:t>
      </w:r>
      <w:proofErr w:type="spellStart"/>
      <w:r w:rsidR="00D71837">
        <w:rPr>
          <w:rFonts w:ascii="Times New Roman" w:hAnsi="Times New Roman" w:cs="Times New Roman"/>
          <w:sz w:val="24"/>
          <w:szCs w:val="24"/>
        </w:rPr>
        <w:t>s</w:t>
      </w:r>
      <w:r w:rsidR="00F2020C" w:rsidRPr="003D162E">
        <w:rPr>
          <w:rFonts w:ascii="Times New Roman" w:hAnsi="Times New Roman" w:cs="Times New Roman"/>
          <w:sz w:val="24"/>
          <w:szCs w:val="24"/>
        </w:rPr>
        <w:t>emua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empraktikk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relaksas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rasa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dan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nyam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,  yang  pada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kecemasan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dan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sensitivitas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2020C"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F2020C" w:rsidRPr="003D162E">
        <w:rPr>
          <w:rFonts w:ascii="Times New Roman" w:hAnsi="Times New Roman" w:cs="Times New Roman"/>
          <w:sz w:val="24"/>
          <w:szCs w:val="24"/>
        </w:rPr>
        <w:t xml:space="preserve">.  </w:t>
      </w:r>
      <w:r w:rsidR="00A95147" w:rsidRPr="003D162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D219E" w:rsidRPr="003D162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nggraeni","given":"","non-dropping-particle":"","parse-names":false,"suffix":""},{"dropping-particle":"","family":"Sumarni","given":"","non-dropping-particle":"","parse-names":false,"suffix":""},{"dropping-particle":"","family":"Agustina","given":"","non-dropping-particle":"","parse-names":false,"suffix":""}],"id":"ITEM-1","issued":{"date-parts":[["2014"]]},"page":"1-12","title":"PENGARUH DUKUNGAN SUAMI DALAM PROSES PERSALINAN DENGAN NYERI PERSALINAN DI RSIA BUNDA ARIF PURWOKERTO Diana Septi Anggraeni , Sumarni , Ely Eko Agustina PENDAHULUAN Setiap wanita menginginkan kehamilan , dan sebagian besar akan menyambut kehamilannya deng","type":"article-journal"},"uris":["http://www.mendeley.com/documents/?uuid=a6e163df-4c02-47d5-9664-964718b9d7b6"]}],"mendeley":{"formattedCitation":"(Anggraeni, Sumarni, and Agustina 2014)","plainTextFormattedCitation":"(Anggraeni, Sumarni, and Agustina 2014)","previouslyFormattedCitation":"(Anggraeni, Sumarni, and Agustina 2014)"},"properties":{"noteIndex":0},"schema":"https://github.com/citation-style-language/schema/raw/master/csl-citation.json"}</w:instrText>
      </w:r>
      <w:r w:rsidR="00A95147" w:rsidRPr="003D162E">
        <w:rPr>
          <w:rFonts w:ascii="Times New Roman" w:hAnsi="Times New Roman" w:cs="Times New Roman"/>
          <w:sz w:val="24"/>
          <w:szCs w:val="24"/>
        </w:rPr>
        <w:fldChar w:fldCharType="separate"/>
      </w:r>
      <w:r w:rsidR="00A95147" w:rsidRPr="003D162E">
        <w:rPr>
          <w:rFonts w:ascii="Times New Roman" w:hAnsi="Times New Roman" w:cs="Times New Roman"/>
          <w:noProof/>
          <w:sz w:val="24"/>
          <w:szCs w:val="24"/>
        </w:rPr>
        <w:t>(Anggraeni, Sumarni, and Agustina 2014)</w:t>
      </w:r>
      <w:r w:rsidR="00A95147" w:rsidRPr="003D162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CEA9FDF" w14:textId="6CD5F02C" w:rsidR="00317EFA" w:rsidRPr="003D162E" w:rsidRDefault="00F2020C" w:rsidP="000D7960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eknik rebozo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rup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alah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t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ngobat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onfarmakologis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ingkat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ut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laya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beri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pad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ang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ki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A9298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92986">
        <w:rPr>
          <w:rFonts w:ascii="Times New Roman" w:hAnsi="Times New Roman" w:cs="Times New Roman"/>
          <w:sz w:val="24"/>
          <w:szCs w:val="24"/>
          <w:shd w:val="clear" w:color="auto" w:fill="FFFFFF"/>
        </w:rPr>
        <w:t>P</w:t>
      </w: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engobat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n-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farmakologis</w:t>
      </w:r>
      <w:proofErr w:type="spellEnd"/>
      <w:r w:rsidR="00F04BF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ingkat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ualitas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laya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beri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pad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ang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ki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C92D7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antead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dalah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kni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06973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proofErr w:type="spellStart"/>
      <w:r w:rsidR="00406973">
        <w:rPr>
          <w:rFonts w:ascii="Times New Roman" w:hAnsi="Times New Roman" w:cs="Times New Roman"/>
          <w:sz w:val="24"/>
          <w:szCs w:val="24"/>
          <w:shd w:val="clear" w:color="auto" w:fill="FFFFFF"/>
        </w:rPr>
        <w:t>teknik</w:t>
      </w:r>
      <w:proofErr w:type="spellEnd"/>
      <w:r w:rsidR="004069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gun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leh </w:t>
      </w:r>
      <w:proofErr w:type="spellStart"/>
      <w:r w:rsidR="00991403">
        <w:rPr>
          <w:rFonts w:ascii="Times New Roman" w:hAnsi="Times New Roman" w:cs="Times New Roman"/>
          <w:sz w:val="24"/>
          <w:szCs w:val="24"/>
          <w:shd w:val="clear" w:color="auto" w:fill="FFFFFF"/>
        </w:rPr>
        <w:t>P</w:t>
      </w: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emerintah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ksiko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libat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ngguna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bozo.</w:t>
      </w:r>
      <w:r w:rsidR="00D3316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42684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knik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laku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luar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leh</w:t>
      </w:r>
      <w:r w:rsidR="002F4C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goyang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anggul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car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iram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bozo.</w:t>
      </w:r>
      <w:r w:rsidR="002F4C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goyang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anggul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car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ritmis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bozo.</w:t>
      </w:r>
      <w:r w:rsidR="00AD509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yunan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lan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knik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bozo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kontribusi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alam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ingkatkan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nyamanan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hamil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dang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persiapkan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ri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D509C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lahir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perlamba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ses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ger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sua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bua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ras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rpelu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n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ir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lepas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hormo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oksitosi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n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endorfi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8D25C4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pat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laku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ifas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hamil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an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ah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subur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317EFA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317EFA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 w:fldLock="1"/>
      </w:r>
      <w:r w:rsidR="00791622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instrText>ADDIN CSL_CITATION {"citationItems":[{"id":"ITEM-1","itemData":{"author":[{"dropping-particle":"","family":"Olivia","given":"Agnes","non-dropping-particle":"","parse-names":false,"suffix":""},{"dropping-particle":"","family":"Ginting","given":"Br","non-dropping-particle":"","parse-names":false,"suffix":""},{"dropping-particle":"","family":"Sitepu","given":"Aprilita Br","non-dropping-particle":"","parse-names":false,"suffix":""}],"id":"ITEM-1","issued":{"date-parts":[["2023"]]},"page":"122-126","title":"Jurnal Inovasi Kesehatan Adaptif Gambaran Pelaksanaan Teknik Rebozo Pada Ibu Bersalin Di Klinik Helen Tarigan","type":"article-journal","volume":"5"},"uris":["http://www.mendeley.com/documents/?uuid=14114f1c-7b82-4e66-b63d-44951d5ae634"]}],"mendeley":{"formattedCitation":"(Olivia, Ginting, and Sitepu 2023)","plainTextFormattedCitation":"(Olivia, Ginting, and Sitepu 2023)","previouslyFormattedCitation":"(Olivia, Ginting, and Sitepu 2023)"},"properties":{"noteIndex":0},"schema":"https://github.com/citation-style-language/schema/raw/master/csl-citation.json"}</w:instrText>
      </w:r>
      <w:r w:rsidR="00317EFA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317EFA" w:rsidRPr="003D162E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Olivia, Ginting, and Sitepu 2023)</w:t>
      </w:r>
      <w:r w:rsidR="00317EFA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</w:p>
    <w:p w14:paraId="000414BE" w14:textId="34AAE0B7" w:rsidR="007857B5" w:rsidRPr="003D162E" w:rsidRDefault="00F8340C" w:rsidP="000D7960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eknik Rebozo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gun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ai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anjang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yerupa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lendang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jari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letak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i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kitar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anggul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sali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Kain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gerak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car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rkontrol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bant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ayun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inggul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ar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t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is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is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ain. Proses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cipt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ka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lembu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anggul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lalu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ger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goyang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guncang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car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lahan</w:t>
      </w:r>
      <w:proofErr w:type="spellEnd"/>
      <w:r w:rsidR="00BB26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an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lakukan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rus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erus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lama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da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ontraksi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nekanan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bozo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letakkan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A6F62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a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lumbal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krum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an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oksigis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jad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itik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fokus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tervens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bozo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arena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layah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lumbosakral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hubungk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raf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terus dan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rviks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istem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raf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impatis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jalar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umsum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ulang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lakang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lalu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raf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orakal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10–12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hingga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capa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lumbal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1. Teknik Rebozo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pert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91C17" w:rsidRPr="00286A3F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hake the apple tree</w:t>
      </w:r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91C17" w:rsidRPr="00286A3F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hifting</w:t>
      </w:r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berik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rangsang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raf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diameter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sar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ampu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hambat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ransmis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mpuls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Rangsang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yebabk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inyal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iasanya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lalu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rabut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-fiber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uju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ubstansia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gelatinosa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alihk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hingga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icu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ktivas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rabut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-delta. Aktivasi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utup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gerbang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="00591C17" w:rsidRPr="0056047C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gate control</w:t>
      </w:r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,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hingga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formas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idak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iteruskan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orteks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otak</w:t>
      </w:r>
      <w:proofErr w:type="spellEnd"/>
      <w:r w:rsidR="00591C1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rebral</w:t>
      </w:r>
      <w:proofErr w:type="spellEnd"/>
      <w:r w:rsidR="0056047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yang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akibatkan</w:t>
      </w:r>
      <w:proofErr w:type="spellEnd"/>
      <w:r w:rsidR="0056047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epsi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ntang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jadi</w:t>
      </w:r>
      <w:proofErr w:type="spellEnd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A65C9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kurang</w:t>
      </w:r>
      <w:proofErr w:type="spellEnd"/>
      <w:r w:rsidR="0056047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379C71B3" w14:textId="08C7EBB0" w:rsidR="0016621E" w:rsidRPr="003D162E" w:rsidRDefault="00342043" w:rsidP="000D796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Tujuan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tam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ar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neliti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dalah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etahu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jauh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na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knik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bozo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apa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engaruh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ingka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b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sali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i UPTD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uskesmas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andastan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abupate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arito.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neliti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juga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yorot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efektivitas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tode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rsebut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alam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bantu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redak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lama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ses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rsalinan</w:t>
      </w:r>
      <w:proofErr w:type="spellEnd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langsung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Manfaat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ari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penelitian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dalah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dapat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mbantu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ngur</w:t>
      </w:r>
      <w:r w:rsidR="00952EF8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gi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meringankan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asa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nyeri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aat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terjadi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ketegangan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selama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ses </w:t>
      </w:r>
      <w:proofErr w:type="spellStart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bersalin</w:t>
      </w:r>
      <w:proofErr w:type="spellEnd"/>
      <w:r w:rsidR="005666D7" w:rsidRPr="003D162E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156E641C" w14:textId="77777777" w:rsidR="00233C23" w:rsidRDefault="00233C23" w:rsidP="000D796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14:paraId="0F66589D" w14:textId="77777777" w:rsidR="00952EF8" w:rsidRPr="003D162E" w:rsidRDefault="00952EF8" w:rsidP="000D796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14:paraId="529E0D7C" w14:textId="77D8FBB2" w:rsidR="00285A78" w:rsidRPr="00124954" w:rsidRDefault="00285A78" w:rsidP="00124954">
      <w:pPr>
        <w:pStyle w:val="ListParagraph"/>
        <w:numPr>
          <w:ilvl w:val="0"/>
          <w:numId w:val="10"/>
        </w:numPr>
        <w:spacing w:after="0" w:line="240" w:lineRule="auto"/>
        <w:ind w:left="357" w:hanging="357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METODE</w:t>
      </w:r>
    </w:p>
    <w:p w14:paraId="6D32F527" w14:textId="77777777" w:rsidR="00124954" w:rsidRPr="003D162E" w:rsidRDefault="00124954" w:rsidP="00124954">
      <w:pPr>
        <w:pStyle w:val="ListParagraph"/>
        <w:spacing w:after="0" w:line="240" w:lineRule="auto"/>
        <w:ind w:left="357"/>
        <w:rPr>
          <w:rFonts w:ascii="Times New Roman" w:eastAsia="Times New Roman" w:hAnsi="Times New Roman" w:cs="Times New Roman"/>
          <w:sz w:val="24"/>
          <w:szCs w:val="24"/>
        </w:rPr>
      </w:pPr>
    </w:p>
    <w:p w14:paraId="633FA2DF" w14:textId="0C3F0611" w:rsidR="0030331C" w:rsidRPr="003D162E" w:rsidRDefault="00591C17" w:rsidP="000D796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ndekat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ra-eksperime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52EF8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model one group pretest-posttest design</w:t>
      </w: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yang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hanya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melibatk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kelompok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tanpa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mbanding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melibatk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2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artisip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fase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rsalin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aktif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yang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ipilih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teknik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4471F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purposive sampling</w:t>
      </w: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ngukur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sebelum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sesudah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rlaku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bozo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3B078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Wong-Baker Faces Pain Scale</w:t>
      </w: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ta yang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kemudi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ianalisis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ji </w:t>
      </w:r>
      <w:r w:rsidRPr="000B1C88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Wilcoxon Signed Rank</w:t>
      </w: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signifikans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% (p &lt; 0,05).</w:t>
      </w:r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>pengambilan</w:t>
      </w:r>
      <w:proofErr w:type="spellEnd"/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>bulan</w:t>
      </w:r>
      <w:proofErr w:type="spellEnd"/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Januari – April 2025 </w:t>
      </w:r>
      <w:r w:rsid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i </w:t>
      </w:r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UPTD </w:t>
      </w:r>
      <w:proofErr w:type="spellStart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>Puskesmas</w:t>
      </w:r>
      <w:proofErr w:type="spellEnd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>Mandastana</w:t>
      </w:r>
      <w:proofErr w:type="spellEnd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>Kabupaten</w:t>
      </w:r>
      <w:proofErr w:type="spellEnd"/>
      <w:r w:rsidR="00E05A08" w:rsidRPr="00E05A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arito</w:t>
      </w:r>
    </w:p>
    <w:p w14:paraId="681A17D4" w14:textId="77777777" w:rsidR="00ED285A" w:rsidRDefault="00ED285A" w:rsidP="000D7960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14:paraId="5A1BC24A" w14:textId="77777777" w:rsidR="00B760FE" w:rsidRPr="003D162E" w:rsidRDefault="00B760FE" w:rsidP="000D796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5F980AC" w14:textId="47CE8489" w:rsidR="00791622" w:rsidRDefault="000D4B41" w:rsidP="00364389">
      <w:pPr>
        <w:pStyle w:val="ListParagraph"/>
        <w:numPr>
          <w:ilvl w:val="0"/>
          <w:numId w:val="10"/>
        </w:numPr>
        <w:spacing w:after="0" w:line="240" w:lineRule="auto"/>
        <w:ind w:left="357" w:hanging="357"/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HASIL DAN </w:t>
      </w:r>
      <w:r w:rsidR="00285A78"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PEMBAHASAN</w:t>
      </w:r>
    </w:p>
    <w:p w14:paraId="32F33281" w14:textId="77777777" w:rsidR="00364389" w:rsidRPr="003D162E" w:rsidRDefault="00364389" w:rsidP="00364389">
      <w:pPr>
        <w:pStyle w:val="ListParagraph"/>
        <w:spacing w:after="0" w:line="240" w:lineRule="auto"/>
        <w:ind w:left="357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14:paraId="25C5D363" w14:textId="77777777" w:rsidR="00ED285A" w:rsidRPr="003D162E" w:rsidRDefault="00ED285A" w:rsidP="00ED285A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HASIL</w:t>
      </w:r>
    </w:p>
    <w:p w14:paraId="314B469F" w14:textId="77777777" w:rsidR="00ED285A" w:rsidRPr="003D162E" w:rsidRDefault="00ED285A" w:rsidP="00ED285A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Analisis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Univariat</w:t>
      </w:r>
      <w:proofErr w:type="spellEnd"/>
    </w:p>
    <w:p w14:paraId="2FE10A72" w14:textId="19D0609B" w:rsidR="00ED285A" w:rsidRPr="003D162E" w:rsidRDefault="00ED285A" w:rsidP="00ED285A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Responde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3D162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Intrapartum </w:t>
      </w: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i UPTD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uskesmas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Mandastana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berjumlah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2 orang. Data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umum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meliput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umur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aritas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pekerja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</w:p>
    <w:p w14:paraId="6CF352C6" w14:textId="77777777" w:rsidR="00AB4563" w:rsidRDefault="00AB4563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14:paraId="675A723B" w14:textId="33B97612" w:rsidR="00ED285A" w:rsidRPr="003D162E" w:rsidRDefault="00ED285A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Tabel 1</w:t>
      </w:r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. </w:t>
      </w:r>
      <w:proofErr w:type="spellStart"/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Distribusi</w:t>
      </w:r>
      <w:proofErr w:type="spellEnd"/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Frekuensi </w:t>
      </w:r>
      <w:proofErr w:type="spellStart"/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Responden</w:t>
      </w:r>
      <w:proofErr w:type="spellEnd"/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Berdasarkan</w:t>
      </w:r>
      <w:proofErr w:type="spellEnd"/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Umur</w:t>
      </w:r>
      <w:proofErr w:type="spellEnd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5"/>
        <w:gridCol w:w="3005"/>
        <w:gridCol w:w="1929"/>
      </w:tblGrid>
      <w:tr w:rsidR="00ED285A" w:rsidRPr="003D162E" w14:paraId="1A39C101" w14:textId="77777777" w:rsidTr="006A092C">
        <w:trPr>
          <w:jc w:val="center"/>
        </w:trPr>
        <w:tc>
          <w:tcPr>
            <w:tcW w:w="14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DD31D4" w14:textId="6F4150B5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Umur</w:t>
            </w:r>
            <w:proofErr w:type="spellEnd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</w:t>
            </w:r>
            <w:proofErr w:type="spellStart"/>
            <w:r w:rsidR="008E17E2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a</w:t>
            </w: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h</w:t>
            </w:r>
            <w:r w:rsidR="008E17E2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un</w:t>
            </w:r>
            <w:proofErr w:type="spellEnd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3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CD572D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rekuensi</w:t>
            </w:r>
            <w:proofErr w:type="spellEnd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19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2D99A9" w14:textId="77777777" w:rsidR="006A092C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sentase</w:t>
            </w:r>
            <w:proofErr w:type="spellEnd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  <w:p w14:paraId="0B9625EE" w14:textId="02143478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(%)</w:t>
            </w:r>
          </w:p>
        </w:tc>
      </w:tr>
      <w:tr w:rsidR="00ED285A" w:rsidRPr="003D162E" w14:paraId="50EC5600" w14:textId="77777777" w:rsidTr="006A092C">
        <w:trPr>
          <w:jc w:val="center"/>
        </w:trPr>
        <w:tc>
          <w:tcPr>
            <w:tcW w:w="1445" w:type="dxa"/>
            <w:tcBorders>
              <w:top w:val="single" w:sz="4" w:space="0" w:color="auto"/>
            </w:tcBorders>
          </w:tcPr>
          <w:p w14:paraId="34ADF6EA" w14:textId="77777777" w:rsidR="00ED285A" w:rsidRPr="003D162E" w:rsidRDefault="00ED285A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&lt;20 </w:t>
            </w:r>
            <w:proofErr w:type="spellStart"/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3005" w:type="dxa"/>
            <w:tcBorders>
              <w:top w:val="single" w:sz="4" w:space="0" w:color="auto"/>
            </w:tcBorders>
          </w:tcPr>
          <w:p w14:paraId="10E647A7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29" w:type="dxa"/>
            <w:tcBorders>
              <w:top w:val="single" w:sz="4" w:space="0" w:color="auto"/>
            </w:tcBorders>
          </w:tcPr>
          <w:p w14:paraId="6D578092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4.5</w:t>
            </w:r>
          </w:p>
        </w:tc>
      </w:tr>
      <w:tr w:rsidR="00ED285A" w:rsidRPr="003D162E" w14:paraId="043DC32C" w14:textId="77777777" w:rsidTr="006A092C">
        <w:trPr>
          <w:jc w:val="center"/>
        </w:trPr>
        <w:tc>
          <w:tcPr>
            <w:tcW w:w="1445" w:type="dxa"/>
          </w:tcPr>
          <w:p w14:paraId="15AC2CAC" w14:textId="77777777" w:rsidR="00ED285A" w:rsidRPr="003D162E" w:rsidRDefault="00ED285A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0-35 </w:t>
            </w:r>
            <w:proofErr w:type="spellStart"/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3005" w:type="dxa"/>
          </w:tcPr>
          <w:p w14:paraId="093A80D4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929" w:type="dxa"/>
          </w:tcPr>
          <w:p w14:paraId="246CFD4A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72.7</w:t>
            </w:r>
          </w:p>
        </w:tc>
      </w:tr>
      <w:tr w:rsidR="00ED285A" w:rsidRPr="003D162E" w14:paraId="19EF43AB" w14:textId="77777777" w:rsidTr="006A092C">
        <w:trPr>
          <w:trHeight w:val="68"/>
          <w:jc w:val="center"/>
        </w:trPr>
        <w:tc>
          <w:tcPr>
            <w:tcW w:w="1445" w:type="dxa"/>
            <w:tcBorders>
              <w:bottom w:val="single" w:sz="4" w:space="0" w:color="auto"/>
            </w:tcBorders>
          </w:tcPr>
          <w:p w14:paraId="507526CE" w14:textId="77777777" w:rsidR="00ED285A" w:rsidRPr="003D162E" w:rsidRDefault="00ED285A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&gt;35 </w:t>
            </w:r>
            <w:proofErr w:type="spellStart"/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3005" w:type="dxa"/>
            <w:tcBorders>
              <w:bottom w:val="single" w:sz="4" w:space="0" w:color="auto"/>
            </w:tcBorders>
          </w:tcPr>
          <w:p w14:paraId="395E930A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929" w:type="dxa"/>
            <w:tcBorders>
              <w:bottom w:val="single" w:sz="4" w:space="0" w:color="auto"/>
            </w:tcBorders>
          </w:tcPr>
          <w:p w14:paraId="7C3BB72D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22.7</w:t>
            </w:r>
          </w:p>
        </w:tc>
      </w:tr>
    </w:tbl>
    <w:p w14:paraId="0B03B697" w14:textId="4101E5BE" w:rsidR="00ED285A" w:rsidRPr="003D162E" w:rsidRDefault="00ED285A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Sumber</w:t>
      </w:r>
      <w:proofErr w:type="spellEnd"/>
      <w:r w:rsidRPr="003D162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: Data Primer</w:t>
      </w:r>
    </w:p>
    <w:p w14:paraId="28806C90" w14:textId="77777777" w:rsidR="00ED285A" w:rsidRPr="003D162E" w:rsidRDefault="00ED285A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</w:pPr>
    </w:p>
    <w:p w14:paraId="61D1A282" w14:textId="77777777" w:rsidR="00ED285A" w:rsidRPr="003D162E" w:rsidRDefault="00ED285A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Tabel 2.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Distribusi</w:t>
      </w:r>
      <w:proofErr w:type="spellEnd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 Frekuensi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Responden</w:t>
      </w:r>
      <w:proofErr w:type="spellEnd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Berdasarkan</w:t>
      </w:r>
      <w:proofErr w:type="spellEnd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Paritas</w:t>
      </w:r>
      <w:proofErr w:type="spellEnd"/>
    </w:p>
    <w:tbl>
      <w:tblPr>
        <w:tblStyle w:val="TableGrid"/>
        <w:tblW w:w="0" w:type="auto"/>
        <w:tblInd w:w="15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9"/>
        <w:gridCol w:w="2066"/>
        <w:gridCol w:w="1762"/>
      </w:tblGrid>
      <w:tr w:rsidR="00ED285A" w:rsidRPr="003D162E" w14:paraId="344019E7" w14:textId="77777777" w:rsidTr="00772B1F"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543908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aritas</w:t>
            </w:r>
            <w:proofErr w:type="spellEnd"/>
          </w:p>
        </w:tc>
        <w:tc>
          <w:tcPr>
            <w:tcW w:w="20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1CBFA6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rekuensi</w:t>
            </w:r>
            <w:proofErr w:type="spellEnd"/>
          </w:p>
        </w:tc>
        <w:tc>
          <w:tcPr>
            <w:tcW w:w="17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F111AE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esentase</w:t>
            </w:r>
            <w:proofErr w:type="spellEnd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%)</w:t>
            </w:r>
          </w:p>
        </w:tc>
      </w:tr>
      <w:tr w:rsidR="00ED285A" w:rsidRPr="003D162E" w14:paraId="06031F94" w14:textId="77777777" w:rsidTr="00772B1F">
        <w:tc>
          <w:tcPr>
            <w:tcW w:w="2409" w:type="dxa"/>
            <w:tcBorders>
              <w:top w:val="single" w:sz="4" w:space="0" w:color="auto"/>
            </w:tcBorders>
          </w:tcPr>
          <w:p w14:paraId="1A2E76A8" w14:textId="77777777" w:rsidR="00ED285A" w:rsidRPr="003D162E" w:rsidRDefault="00ED285A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Primigravida</w:t>
            </w:r>
          </w:p>
        </w:tc>
        <w:tc>
          <w:tcPr>
            <w:tcW w:w="2066" w:type="dxa"/>
            <w:tcBorders>
              <w:top w:val="single" w:sz="4" w:space="0" w:color="auto"/>
            </w:tcBorders>
          </w:tcPr>
          <w:p w14:paraId="038AC64E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762" w:type="dxa"/>
            <w:tcBorders>
              <w:top w:val="single" w:sz="4" w:space="0" w:color="auto"/>
            </w:tcBorders>
          </w:tcPr>
          <w:p w14:paraId="7DE64572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50.0</w:t>
            </w:r>
          </w:p>
        </w:tc>
      </w:tr>
      <w:tr w:rsidR="00ED285A" w:rsidRPr="003D162E" w14:paraId="546DA335" w14:textId="77777777" w:rsidTr="00772B1F">
        <w:tc>
          <w:tcPr>
            <w:tcW w:w="2409" w:type="dxa"/>
          </w:tcPr>
          <w:p w14:paraId="40DF194D" w14:textId="77777777" w:rsidR="00ED285A" w:rsidRPr="003D162E" w:rsidRDefault="00ED285A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Multigravida</w:t>
            </w:r>
          </w:p>
        </w:tc>
        <w:tc>
          <w:tcPr>
            <w:tcW w:w="2066" w:type="dxa"/>
          </w:tcPr>
          <w:p w14:paraId="49DA8314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762" w:type="dxa"/>
          </w:tcPr>
          <w:p w14:paraId="5EE36384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45.5</w:t>
            </w:r>
          </w:p>
        </w:tc>
      </w:tr>
      <w:tr w:rsidR="00ED285A" w:rsidRPr="003D162E" w14:paraId="467CA9B8" w14:textId="77777777" w:rsidTr="00772B1F">
        <w:tc>
          <w:tcPr>
            <w:tcW w:w="2409" w:type="dxa"/>
            <w:tcBorders>
              <w:bottom w:val="single" w:sz="4" w:space="0" w:color="auto"/>
            </w:tcBorders>
          </w:tcPr>
          <w:p w14:paraId="0D1B0372" w14:textId="133FA029" w:rsidR="00ED285A" w:rsidRPr="003D162E" w:rsidRDefault="00772B1F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Grande</w:t>
            </w: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Multigravida</w:t>
            </w:r>
          </w:p>
        </w:tc>
        <w:tc>
          <w:tcPr>
            <w:tcW w:w="2066" w:type="dxa"/>
            <w:tcBorders>
              <w:bottom w:val="single" w:sz="4" w:space="0" w:color="auto"/>
            </w:tcBorders>
          </w:tcPr>
          <w:p w14:paraId="605FE210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762" w:type="dxa"/>
            <w:tcBorders>
              <w:bottom w:val="single" w:sz="4" w:space="0" w:color="auto"/>
            </w:tcBorders>
          </w:tcPr>
          <w:p w14:paraId="59705BC0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4.5</w:t>
            </w:r>
          </w:p>
        </w:tc>
      </w:tr>
    </w:tbl>
    <w:p w14:paraId="3787D0EF" w14:textId="23402AAE" w:rsidR="00ED285A" w:rsidRPr="003D162E" w:rsidRDefault="00ED285A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i/>
          <w:sz w:val="24"/>
          <w:szCs w:val="24"/>
        </w:rPr>
        <w:t>Sumber</w:t>
      </w:r>
      <w:proofErr w:type="spellEnd"/>
      <w:r w:rsidRPr="003D162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3D162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Data Primer.</w:t>
      </w:r>
    </w:p>
    <w:p w14:paraId="0C53B67B" w14:textId="77777777" w:rsidR="005F2495" w:rsidRDefault="005F2495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0673989" w14:textId="6A16EB74" w:rsidR="00ED285A" w:rsidRPr="003D162E" w:rsidRDefault="00ED285A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 xml:space="preserve">Tabel 3. </w:t>
      </w:r>
      <w:proofErr w:type="spellStart"/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>Distribusi</w:t>
      </w:r>
      <w:proofErr w:type="spellEnd"/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 xml:space="preserve"> Frekuensi </w:t>
      </w:r>
      <w:proofErr w:type="spellStart"/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>Responden</w:t>
      </w:r>
      <w:proofErr w:type="spellEnd"/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>Berdasarkan</w:t>
      </w:r>
      <w:proofErr w:type="spellEnd"/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sz w:val="24"/>
          <w:szCs w:val="24"/>
        </w:rPr>
        <w:t>Pekerjaan</w:t>
      </w:r>
      <w:proofErr w:type="spellEnd"/>
    </w:p>
    <w:tbl>
      <w:tblPr>
        <w:tblStyle w:val="TableGrid"/>
        <w:tblW w:w="0" w:type="auto"/>
        <w:tblInd w:w="15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2749"/>
        <w:gridCol w:w="1503"/>
      </w:tblGrid>
      <w:tr w:rsidR="00ED285A" w:rsidRPr="003D162E" w14:paraId="124F64FF" w14:textId="77777777" w:rsidTr="00A4781C"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173F5F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kerjaan</w:t>
            </w:r>
            <w:proofErr w:type="spellEnd"/>
          </w:p>
        </w:tc>
        <w:tc>
          <w:tcPr>
            <w:tcW w:w="27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E6EA10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rekuensi</w:t>
            </w:r>
            <w:proofErr w:type="spellEnd"/>
          </w:p>
        </w:tc>
        <w:tc>
          <w:tcPr>
            <w:tcW w:w="15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AE5DC0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esentase</w:t>
            </w:r>
            <w:proofErr w:type="spellEnd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%)</w:t>
            </w:r>
          </w:p>
        </w:tc>
      </w:tr>
      <w:tr w:rsidR="00ED285A" w:rsidRPr="003D162E" w14:paraId="4E751143" w14:textId="77777777" w:rsidTr="00A4781C">
        <w:tc>
          <w:tcPr>
            <w:tcW w:w="1701" w:type="dxa"/>
            <w:tcBorders>
              <w:top w:val="single" w:sz="4" w:space="0" w:color="auto"/>
            </w:tcBorders>
          </w:tcPr>
          <w:p w14:paraId="0AE240BD" w14:textId="77777777" w:rsidR="00ED285A" w:rsidRPr="003D162E" w:rsidRDefault="00ED285A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2749" w:type="dxa"/>
            <w:tcBorders>
              <w:top w:val="single" w:sz="4" w:space="0" w:color="auto"/>
            </w:tcBorders>
          </w:tcPr>
          <w:p w14:paraId="24DA4BAF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659634D1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50.0</w:t>
            </w:r>
          </w:p>
        </w:tc>
      </w:tr>
      <w:tr w:rsidR="00ED285A" w:rsidRPr="003D162E" w14:paraId="0651BCF8" w14:textId="77777777" w:rsidTr="00A4781C">
        <w:trPr>
          <w:trHeight w:val="68"/>
        </w:trPr>
        <w:tc>
          <w:tcPr>
            <w:tcW w:w="1701" w:type="dxa"/>
            <w:tcBorders>
              <w:bottom w:val="single" w:sz="4" w:space="0" w:color="auto"/>
            </w:tcBorders>
          </w:tcPr>
          <w:p w14:paraId="7C242149" w14:textId="77777777" w:rsidR="00ED285A" w:rsidRPr="003D162E" w:rsidRDefault="00ED285A" w:rsidP="00D5199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2749" w:type="dxa"/>
            <w:tcBorders>
              <w:bottom w:val="single" w:sz="4" w:space="0" w:color="auto"/>
            </w:tcBorders>
          </w:tcPr>
          <w:p w14:paraId="111DE795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503" w:type="dxa"/>
            <w:tcBorders>
              <w:bottom w:val="single" w:sz="4" w:space="0" w:color="auto"/>
            </w:tcBorders>
          </w:tcPr>
          <w:p w14:paraId="4349EE8F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sz w:val="24"/>
                <w:szCs w:val="24"/>
              </w:rPr>
              <w:t>50.0</w:t>
            </w:r>
          </w:p>
        </w:tc>
      </w:tr>
    </w:tbl>
    <w:p w14:paraId="08CB217B" w14:textId="7A612BA1" w:rsidR="00ED285A" w:rsidRPr="003D162E" w:rsidRDefault="00ED285A" w:rsidP="00ED285A">
      <w:pPr>
        <w:spacing w:after="0" w:line="240" w:lineRule="auto"/>
        <w:jc w:val="center"/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i/>
          <w:sz w:val="24"/>
          <w:szCs w:val="24"/>
        </w:rPr>
        <w:t>Sumber</w:t>
      </w:r>
      <w:proofErr w:type="spellEnd"/>
      <w:r w:rsidRPr="003D162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3D162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Data Primer</w:t>
      </w:r>
    </w:p>
    <w:p w14:paraId="73D025AD" w14:textId="77777777" w:rsidR="00ED285A" w:rsidRPr="003D162E" w:rsidRDefault="00ED285A" w:rsidP="00ED285A">
      <w:pPr>
        <w:spacing w:after="0" w:line="240" w:lineRule="auto"/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lastRenderedPageBreak/>
        <w:t>Analisis</w:t>
      </w:r>
      <w:proofErr w:type="spellEnd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Bivariat</w:t>
      </w:r>
      <w:proofErr w:type="spellEnd"/>
    </w:p>
    <w:p w14:paraId="13424E51" w14:textId="0DCDC4C1" w:rsidR="00ED285A" w:rsidRPr="003D162E" w:rsidRDefault="00ED285A" w:rsidP="0024008C">
      <w:pPr>
        <w:spacing w:after="0" w:line="240" w:lineRule="auto"/>
        <w:ind w:firstLine="720"/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Tabel</w:t>
      </w:r>
      <w:r w:rsidR="00A95446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4</w:t>
      </w:r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berikut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mencerminkan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perubahan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pada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Intrapartu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sebelum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dan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sesudah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di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berikan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Rebozo di UPTD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Puskesmas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Mandastana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Kabupaten</w:t>
      </w:r>
      <w:proofErr w:type="spellEnd"/>
      <w:r w:rsidRPr="003D162E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Barito</w:t>
      </w:r>
    </w:p>
    <w:p w14:paraId="205AEDB2" w14:textId="77777777" w:rsidR="0024008C" w:rsidRDefault="0024008C" w:rsidP="00ED285A">
      <w:pPr>
        <w:spacing w:after="0" w:line="240" w:lineRule="auto"/>
        <w:ind w:firstLine="720"/>
        <w:jc w:val="center"/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</w:pPr>
    </w:p>
    <w:p w14:paraId="71C345A0" w14:textId="1E2C30DA" w:rsidR="00ED285A" w:rsidRPr="003D162E" w:rsidRDefault="00ED285A" w:rsidP="00666B4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Tabel 4.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Pengaruh</w:t>
      </w:r>
      <w:proofErr w:type="spellEnd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 Teknik Rebozo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Terhadap</w:t>
      </w:r>
      <w:proofErr w:type="spellEnd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 xml:space="preserve"> Nyeri </w:t>
      </w:r>
      <w:proofErr w:type="spellStart"/>
      <w:r w:rsidRPr="003D162E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</w:rPr>
        <w:t>Persalinan</w:t>
      </w:r>
      <w:proofErr w:type="spellEnd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3"/>
        <w:gridCol w:w="1276"/>
        <w:gridCol w:w="992"/>
        <w:gridCol w:w="1418"/>
        <w:gridCol w:w="850"/>
        <w:gridCol w:w="1503"/>
      </w:tblGrid>
      <w:tr w:rsidR="00ED285A" w:rsidRPr="003D162E" w14:paraId="7220D3E0" w14:textId="77777777" w:rsidTr="00F24D53">
        <w:trPr>
          <w:jc w:val="center"/>
        </w:trPr>
        <w:tc>
          <w:tcPr>
            <w:tcW w:w="340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5300E9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kor Skala Nyeri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56D929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Sebelum Diberikan </w:t>
            </w: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ntervensi</w:t>
            </w:r>
            <w:proofErr w:type="spellEnd"/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D5F71A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esudah</w:t>
            </w:r>
            <w:proofErr w:type="spellEnd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Diberikan </w:t>
            </w:r>
            <w:proofErr w:type="spellStart"/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ntervensi</w:t>
            </w:r>
            <w:proofErr w:type="spellEnd"/>
          </w:p>
        </w:tc>
        <w:tc>
          <w:tcPr>
            <w:tcW w:w="150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7567ED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D162E">
              <w:rPr>
                <w:rFonts w:ascii="Times New Roman" w:hAnsi="Times New Roman" w:cs="Times New Roman"/>
                <w:b/>
                <w:sz w:val="24"/>
                <w:szCs w:val="24"/>
                <w:shd w:val="clear" w:color="auto" w:fill="FFFFFF"/>
              </w:rPr>
              <w:t>Asymp.Sig</w:t>
            </w:r>
            <w:proofErr w:type="spellEnd"/>
            <w:r w:rsidRPr="003D162E">
              <w:rPr>
                <w:rFonts w:ascii="Times New Roman" w:hAnsi="Times New Roman" w:cs="Times New Roman"/>
                <w:b/>
                <w:sz w:val="24"/>
                <w:szCs w:val="24"/>
                <w:shd w:val="clear" w:color="auto" w:fill="FFFFFF"/>
              </w:rPr>
              <w:t xml:space="preserve"> (2-Tailed)</w:t>
            </w:r>
          </w:p>
        </w:tc>
      </w:tr>
      <w:tr w:rsidR="005E398D" w:rsidRPr="003D162E" w14:paraId="6EC10304" w14:textId="77777777" w:rsidTr="00F24D53">
        <w:trPr>
          <w:jc w:val="center"/>
        </w:trPr>
        <w:tc>
          <w:tcPr>
            <w:tcW w:w="3403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6D1DFA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23E55A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2265F7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AE9E61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FECD92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3D162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1503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214E2D" w14:textId="77777777" w:rsidR="00ED285A" w:rsidRPr="003D162E" w:rsidRDefault="00ED285A" w:rsidP="00D51999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24D53" w:rsidRPr="003D162E" w14:paraId="4AEB2756" w14:textId="77777777" w:rsidTr="008174C1">
        <w:trPr>
          <w:jc w:val="center"/>
        </w:trPr>
        <w:tc>
          <w:tcPr>
            <w:tcW w:w="3403" w:type="dxa"/>
            <w:tcBorders>
              <w:top w:val="single" w:sz="4" w:space="0" w:color="auto"/>
            </w:tcBorders>
          </w:tcPr>
          <w:p w14:paraId="7D9D9527" w14:textId="77777777" w:rsidR="00ED285A" w:rsidRPr="00BB61E0" w:rsidRDefault="00ED285A" w:rsidP="00D51999">
            <w:pPr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Skor 1-3 (Skala Nyeri Sedang)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16FFE2B" w14:textId="4E16F994" w:rsidR="00ED285A" w:rsidRPr="00BB61E0" w:rsidRDefault="00A95446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0767AFB" w14:textId="62718405" w:rsidR="00ED285A" w:rsidRPr="00BB61E0" w:rsidRDefault="00A95446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C58D456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36D6C953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18.2</w:t>
            </w:r>
          </w:p>
        </w:tc>
        <w:tc>
          <w:tcPr>
            <w:tcW w:w="1503" w:type="dxa"/>
            <w:vMerge w:val="restart"/>
            <w:tcBorders>
              <w:top w:val="single" w:sz="4" w:space="0" w:color="auto"/>
            </w:tcBorders>
            <w:vAlign w:val="center"/>
          </w:tcPr>
          <w:p w14:paraId="68F64613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0.000</w:t>
            </w:r>
          </w:p>
        </w:tc>
      </w:tr>
      <w:tr w:rsidR="00F24D53" w:rsidRPr="003D162E" w14:paraId="28BDAFF8" w14:textId="77777777" w:rsidTr="00F24D53">
        <w:trPr>
          <w:jc w:val="center"/>
        </w:trPr>
        <w:tc>
          <w:tcPr>
            <w:tcW w:w="3403" w:type="dxa"/>
          </w:tcPr>
          <w:p w14:paraId="3A50DF51" w14:textId="77777777" w:rsidR="00ED285A" w:rsidRPr="00BB61E0" w:rsidRDefault="00ED285A" w:rsidP="00D51999">
            <w:pPr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Skor 4-6 (Skala Nyeri Sedang)</w:t>
            </w:r>
          </w:p>
        </w:tc>
        <w:tc>
          <w:tcPr>
            <w:tcW w:w="1276" w:type="dxa"/>
          </w:tcPr>
          <w:p w14:paraId="4B93EE6E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992" w:type="dxa"/>
          </w:tcPr>
          <w:p w14:paraId="052EE129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13.6</w:t>
            </w:r>
          </w:p>
        </w:tc>
        <w:tc>
          <w:tcPr>
            <w:tcW w:w="1418" w:type="dxa"/>
          </w:tcPr>
          <w:p w14:paraId="72808449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12</w:t>
            </w:r>
          </w:p>
        </w:tc>
        <w:tc>
          <w:tcPr>
            <w:tcW w:w="850" w:type="dxa"/>
          </w:tcPr>
          <w:p w14:paraId="475FCCAB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54.5</w:t>
            </w:r>
          </w:p>
        </w:tc>
        <w:tc>
          <w:tcPr>
            <w:tcW w:w="1503" w:type="dxa"/>
            <w:vMerge/>
          </w:tcPr>
          <w:p w14:paraId="413BA88B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5E398D" w:rsidRPr="003D162E" w14:paraId="44DC9233" w14:textId="77777777" w:rsidTr="00F24D53">
        <w:trPr>
          <w:jc w:val="center"/>
        </w:trPr>
        <w:tc>
          <w:tcPr>
            <w:tcW w:w="3403" w:type="dxa"/>
            <w:tcBorders>
              <w:bottom w:val="single" w:sz="4" w:space="0" w:color="auto"/>
            </w:tcBorders>
          </w:tcPr>
          <w:p w14:paraId="10147DE9" w14:textId="688A5A72" w:rsidR="00ED285A" w:rsidRPr="00BB61E0" w:rsidRDefault="00ED285A" w:rsidP="00D51999">
            <w:pPr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Skor 7-10 (Skala Nyeri Berat)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D2F0BB0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1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0E05A0C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86.4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09EB429F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6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21679372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BB61E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27.3</w:t>
            </w:r>
          </w:p>
        </w:tc>
        <w:tc>
          <w:tcPr>
            <w:tcW w:w="1503" w:type="dxa"/>
            <w:vMerge/>
            <w:tcBorders>
              <w:bottom w:val="single" w:sz="4" w:space="0" w:color="auto"/>
            </w:tcBorders>
          </w:tcPr>
          <w:p w14:paraId="1D905369" w14:textId="77777777" w:rsidR="00ED285A" w:rsidRPr="00BB61E0" w:rsidRDefault="00ED285A" w:rsidP="00D51999">
            <w:pPr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</w:tr>
    </w:tbl>
    <w:p w14:paraId="5A9EE8BE" w14:textId="77777777" w:rsidR="00ED285A" w:rsidRDefault="00ED285A" w:rsidP="00ED285A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BB0BEBA" w14:textId="03D02942" w:rsidR="00ED285A" w:rsidRPr="00ED285A" w:rsidRDefault="00ED285A" w:rsidP="00ED285A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ED285A">
        <w:rPr>
          <w:rFonts w:ascii="Times New Roman" w:eastAsia="Times New Roman" w:hAnsi="Times New Roman" w:cs="Times New Roman"/>
          <w:b/>
          <w:bCs/>
          <w:sz w:val="24"/>
          <w:szCs w:val="24"/>
        </w:rPr>
        <w:t>PEMBAHASAN</w:t>
      </w:r>
    </w:p>
    <w:p w14:paraId="7FCA46FC" w14:textId="64A062BE" w:rsidR="00791622" w:rsidRPr="003D162E" w:rsidRDefault="00791622" w:rsidP="000D796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Sebelum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ayoritas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ersali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di UPTD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uskesmas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andastan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abupate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Barito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persalinan</w:t>
      </w:r>
      <w:proofErr w:type="spellEnd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dengan</w:t>
      </w:r>
      <w:proofErr w:type="spellEnd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kategori</w:t>
      </w:r>
      <w:proofErr w:type="spellEnd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berat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banyak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19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responden</w:t>
      </w:r>
      <w:proofErr w:type="spellEnd"/>
      <w:r w:rsidRPr="003D162E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(86,4%)</w:t>
      </w:r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dang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isany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3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responden</w:t>
      </w:r>
      <w:proofErr w:type="spellEnd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(13,6%)</w:t>
      </w:r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dang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. Tidak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ersali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ring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belum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Temu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8340C" w:rsidRPr="003D162E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="00F8340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8340C" w:rsidRPr="003D162E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="00F8340C" w:rsidRPr="003D162E">
        <w:rPr>
          <w:rFonts w:ascii="Times New Roman" w:eastAsia="Times New Roman" w:hAnsi="Times New Roman" w:cs="Times New Roman"/>
          <w:sz w:val="24"/>
          <w:szCs w:val="24"/>
        </w:rPr>
        <w:t xml:space="preserve"> pada kala </w:t>
      </w:r>
      <w:proofErr w:type="spellStart"/>
      <w:r w:rsidR="00F8340C" w:rsidRPr="003D162E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="00F8340C" w:rsidRPr="003D162E">
        <w:rPr>
          <w:rFonts w:ascii="Times New Roman" w:eastAsia="Times New Roman" w:hAnsi="Times New Roman" w:cs="Times New Roman"/>
          <w:sz w:val="24"/>
          <w:szCs w:val="24"/>
        </w:rPr>
        <w:t xml:space="preserve"> (I)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fase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ktif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nsitas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iasany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ingkat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ignifi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kibat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8340C" w:rsidRPr="003D162E">
        <w:rPr>
          <w:rFonts w:ascii="Times New Roman" w:eastAsia="Times New Roman" w:hAnsi="Times New Roman" w:cs="Times New Roman"/>
          <w:bCs/>
          <w:sz w:val="24"/>
          <w:szCs w:val="24"/>
        </w:rPr>
        <w:t>Kontraksi</w:t>
      </w:r>
      <w:proofErr w:type="spellEnd"/>
      <w:r w:rsidR="00F8340C"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="00F8340C" w:rsidRPr="003D162E">
        <w:rPr>
          <w:rFonts w:ascii="Times New Roman" w:eastAsia="Times New Roman" w:hAnsi="Times New Roman" w:cs="Times New Roman"/>
          <w:bCs/>
          <w:sz w:val="24"/>
          <w:szCs w:val="24"/>
        </w:rPr>
        <w:t>terus</w:t>
      </w:r>
      <w:proofErr w:type="spellEnd"/>
      <w:r w:rsidR="00F8340C"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8340C" w:rsidRPr="003D162E">
        <w:rPr>
          <w:rFonts w:ascii="Times New Roman" w:eastAsia="Times New Roman" w:hAnsi="Times New Roman" w:cs="Times New Roman"/>
          <w:bCs/>
          <w:sz w:val="24"/>
          <w:szCs w:val="24"/>
        </w:rPr>
        <w:t>bertambah</w:t>
      </w:r>
      <w:proofErr w:type="spellEnd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frekue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itambah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tekanan</w:t>
      </w:r>
      <w:proofErr w:type="spellEnd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bCs/>
          <w:sz w:val="24"/>
          <w:szCs w:val="24"/>
        </w:rPr>
        <w:t>mekanik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enurun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epal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jani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jal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lahir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E121F2C" w14:textId="0D21C56E" w:rsidR="007857B5" w:rsidRPr="003D162E" w:rsidRDefault="00F8340C" w:rsidP="000D796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Hal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am</w:t>
      </w:r>
      <w:r w:rsidR="00555528">
        <w:rPr>
          <w:rFonts w:ascii="Times New Roman" w:eastAsia="Times New Roman" w:hAnsi="Times New Roman" w:cs="Times New Roman"/>
          <w:sz w:val="24"/>
          <w:szCs w:val="24"/>
        </w:rPr>
        <w:t>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4710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menyatak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melahirka</w:t>
      </w:r>
      <w:r w:rsidR="004372A4">
        <w:rPr>
          <w:rFonts w:ascii="Times New Roman" w:eastAsia="Times New Roman" w:hAnsi="Times New Roman" w:cs="Times New Roman"/>
          <w:sz w:val="24"/>
          <w:szCs w:val="24"/>
        </w:rPr>
        <w:t>n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merasakan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hebat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sebelum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>pemberian</w:t>
      </w:r>
      <w:proofErr w:type="spellEnd"/>
      <w:r w:rsidR="007D43EC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tindak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non-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farmakologis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tubuh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merespons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stres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persalin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peningkat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hormo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katekolami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, yang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justru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memperparah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. Kondisi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bila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ditangani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tepat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menimbulk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kelelah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ketakut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bahk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hambat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persalin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pembukaan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lambat</w:t>
      </w:r>
      <w:proofErr w:type="spellEnd"/>
      <w:r w:rsidR="00791622" w:rsidRPr="003D162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8428491" w14:textId="77777777" w:rsidR="00791622" w:rsidRPr="003D162E" w:rsidRDefault="00791622" w:rsidP="001515B9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lainny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1515B9">
        <w:rPr>
          <w:rFonts w:ascii="Times New Roman" w:eastAsia="Times New Roman" w:hAnsi="Times New Roman" w:cs="Times New Roman"/>
          <w:sz w:val="24"/>
          <w:szCs w:val="24"/>
        </w:rPr>
        <w:t>Nurhasanah</w:t>
      </w:r>
      <w:proofErr w:type="spellEnd"/>
      <w:r w:rsidRPr="001515B9">
        <w:rPr>
          <w:rFonts w:ascii="Times New Roman" w:eastAsia="Times New Roman" w:hAnsi="Times New Roman" w:cs="Times New Roman"/>
          <w:sz w:val="24"/>
          <w:szCs w:val="24"/>
        </w:rPr>
        <w:t xml:space="preserve"> (2020)</w:t>
      </w:r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belum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isar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7–9, yang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dany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ecemas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urangny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ukung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fisik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emosional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mada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. Ini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mperkuat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fase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wal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rent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ersalin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nsitas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DBD857A" w14:textId="097348DB" w:rsidR="00F8340C" w:rsidRPr="003D162E" w:rsidRDefault="00F8340C" w:rsidP="000D7960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D162E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Rebozo,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hebat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kor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10,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19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(86,4%). Hanya 3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(13,6%)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: 4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(18,2%)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, 12 orang (54,5%)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6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(27,3%)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. Uji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Paired T-Test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0,000,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Rebozo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>.</w:t>
      </w:r>
    </w:p>
    <w:p w14:paraId="10FEEBF5" w14:textId="4D6DD438" w:rsidR="00AC4940" w:rsidRPr="003D162E" w:rsidRDefault="00AC4940" w:rsidP="000D796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bCs/>
          <w:color w:val="000000"/>
          <w:sz w:val="24"/>
          <w:szCs w:val="24"/>
        </w:rPr>
      </w:pPr>
      <w:proofErr w:type="spellStart"/>
      <w:r w:rsidRPr="003D162E">
        <w:rPr>
          <w:rFonts w:ascii="Times New Roman" w:hAnsi="Times New Roman" w:cs="Times New Roman"/>
          <w:sz w:val="24"/>
          <w:szCs w:val="24"/>
        </w:rPr>
        <w:t>Temu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C3A">
        <w:rPr>
          <w:rFonts w:ascii="Times New Roman" w:hAnsi="Times New Roman" w:cs="Times New Roman"/>
          <w:sz w:val="24"/>
          <w:szCs w:val="24"/>
        </w:rPr>
        <w:t>s</w:t>
      </w:r>
      <w:r w:rsidRPr="003D162E">
        <w:rPr>
          <w:rFonts w:ascii="Times New Roman" w:hAnsi="Times New Roman" w:cs="Times New Roman"/>
          <w:sz w:val="24"/>
          <w:szCs w:val="24"/>
        </w:rPr>
        <w:t>elaras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Awwalul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Wilidatil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Qodliyah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(2020) yang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3D162E">
        <w:rPr>
          <w:rFonts w:ascii="Times New Roman" w:hAnsi="Times New Roman" w:cs="Times New Roman"/>
          <w:sz w:val="24"/>
          <w:szCs w:val="24"/>
        </w:rPr>
        <w:t xml:space="preserve"> Rebozo </w:t>
      </w:r>
      <w:r w:rsidR="007D43EC" w:rsidRPr="003D162E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3EC" w:rsidRPr="003D162E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7D43EC" w:rsidRPr="003D162E">
        <w:rPr>
          <w:rFonts w:ascii="Times New Roman" w:hAnsi="Times New Roman" w:cs="Times New Roman"/>
          <w:sz w:val="24"/>
          <w:szCs w:val="24"/>
        </w:rPr>
        <w:t xml:space="preserve"> Rebozo </w:t>
      </w:r>
      <w:r w:rsidR="00504DDD" w:rsidRPr="003D162E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Rebozo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bersali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kala I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Mayoritas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partisip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(p = 0,000).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hAnsi="Times New Roman" w:cs="Times New Roman"/>
          <w:sz w:val="24"/>
          <w:szCs w:val="24"/>
        </w:rPr>
        <w:t>diperkuat</w:t>
      </w:r>
      <w:proofErr w:type="spellEnd"/>
      <w:r w:rsidR="00504DDD" w:rsidRPr="003D162E">
        <w:rPr>
          <w:rFonts w:ascii="Times New Roman" w:hAnsi="Times New Roman" w:cs="Times New Roman"/>
          <w:sz w:val="24"/>
          <w:szCs w:val="24"/>
        </w:rPr>
        <w:t xml:space="preserve"> oleh</w:t>
      </w:r>
      <w:r w:rsidR="00791622" w:rsidRPr="003D162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857B5" w:rsidRPr="003D162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32922/jkp.v11i2.877","ISSN":"23392150","author":[{"dropping-particle":"","family":"Fajrin","given":"Dessy Hidayati","non-dropping-particle":"","parse-names":false,"suffix":""},{"dropping-particle":"","family":"Audina","given":"Venny","non-dropping-particle":"","parse-names":false,"suffix":""},{"dropping-particle":"","family":"Kesehatan","given":"Politeknik","non-dropping-particle":"","parse-names":false,"suffix":""},{"dropping-particle":"","family":"Pontianak","given":"Kemenkes","non-dropping-particle":"","parse-names":false,"suffix":""}],"container-title":"Jurnal Kesehatan Poltekkes Kemenkes RI Pangkalpinang","id":"ITEM-1","issue":"2","issued":{"date-parts":[["2023"]]},"page":"248-255","title":"Perbedaan Pengaruh Rebozo dan Kompres Hangat terhadap Penurunan Skala Nyeri Persalinan Kala I Fase Aktif","type":"article-journal","volume":"11"},"uris":["http://www.mendeley.com/documents/?uuid=8e1902e3-e1b6-41c4-871f-e1858c362b96"]}],"mendeley":{"formattedCitation":"(Fajrin et al. 2023)","plainTextFormattedCitation":"(Fajrin et al. 2023)","previouslyFormattedCitation":"(Fajrin et al. 2023)"},"properties":{"noteIndex":0},"schema":"https://github.com/citation-style-language/schema/raw/master/csl-citation.json"}</w:instrText>
      </w:r>
      <w:r w:rsidR="00791622" w:rsidRPr="003D162E">
        <w:rPr>
          <w:rFonts w:ascii="Times New Roman" w:hAnsi="Times New Roman" w:cs="Times New Roman"/>
          <w:sz w:val="24"/>
          <w:szCs w:val="24"/>
        </w:rPr>
        <w:fldChar w:fldCharType="separate"/>
      </w:r>
      <w:r w:rsidR="00791622" w:rsidRPr="003D162E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791622" w:rsidRPr="003D162E">
        <w:rPr>
          <w:rFonts w:ascii="Times New Roman" w:hAnsi="Times New Roman" w:cs="Times New Roman"/>
          <w:noProof/>
          <w:sz w:val="24"/>
          <w:szCs w:val="24"/>
        </w:rPr>
        <w:t>Fajrin</w:t>
      </w:r>
      <w:proofErr w:type="spellEnd"/>
      <w:r w:rsidR="00791622" w:rsidRPr="003D162E">
        <w:rPr>
          <w:rFonts w:ascii="Times New Roman" w:hAnsi="Times New Roman" w:cs="Times New Roman"/>
          <w:noProof/>
          <w:sz w:val="24"/>
          <w:szCs w:val="24"/>
        </w:rPr>
        <w:t xml:space="preserve"> et al. 2023)</w:t>
      </w:r>
      <w:r w:rsidR="00791622" w:rsidRPr="003D162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79121B3" w14:textId="77777777" w:rsidR="00437548" w:rsidRDefault="00437548" w:rsidP="000D7960">
      <w:pPr>
        <w:tabs>
          <w:tab w:val="left" w:pos="3750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B91ADF1" w14:textId="00231DA2" w:rsidR="0038674F" w:rsidRDefault="0038674F" w:rsidP="000D7960">
      <w:pPr>
        <w:tabs>
          <w:tab w:val="left" w:pos="3750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3FDA791" w14:textId="77777777" w:rsidR="00842CF3" w:rsidRDefault="00842CF3" w:rsidP="000D7960">
      <w:pPr>
        <w:tabs>
          <w:tab w:val="left" w:pos="3750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9A82AC7" w14:textId="77777777" w:rsidR="00842CF3" w:rsidRPr="003D162E" w:rsidRDefault="00842CF3" w:rsidP="000D7960">
      <w:pPr>
        <w:tabs>
          <w:tab w:val="left" w:pos="3750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4CD0A54" w14:textId="73D8A875" w:rsidR="00285A78" w:rsidRPr="0038674F" w:rsidRDefault="00285A78" w:rsidP="0038674F">
      <w:pPr>
        <w:pStyle w:val="ListParagraph"/>
        <w:numPr>
          <w:ilvl w:val="0"/>
          <w:numId w:val="10"/>
        </w:numPr>
        <w:tabs>
          <w:tab w:val="left" w:pos="3750"/>
        </w:tabs>
        <w:spacing w:after="0" w:line="240" w:lineRule="auto"/>
        <w:ind w:left="357" w:hanging="357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lastRenderedPageBreak/>
        <w:t>KESIMPULAN</w:t>
      </w:r>
    </w:p>
    <w:p w14:paraId="488D1463" w14:textId="77777777" w:rsidR="0038674F" w:rsidRPr="003D162E" w:rsidRDefault="0038674F" w:rsidP="0038674F">
      <w:pPr>
        <w:pStyle w:val="ListParagraph"/>
        <w:tabs>
          <w:tab w:val="left" w:pos="3750"/>
        </w:tabs>
        <w:spacing w:after="0" w:line="240" w:lineRule="auto"/>
        <w:ind w:left="357"/>
        <w:rPr>
          <w:rFonts w:ascii="Times New Roman" w:eastAsia="Times New Roman" w:hAnsi="Times New Roman" w:cs="Times New Roman"/>
          <w:sz w:val="24"/>
          <w:szCs w:val="24"/>
        </w:rPr>
      </w:pPr>
    </w:p>
    <w:p w14:paraId="39120099" w14:textId="197FF258" w:rsidR="000C7160" w:rsidRPr="003D162E" w:rsidRDefault="00AC5FC3" w:rsidP="000D796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Hasil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yimpul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teknik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Rebozo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amp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ignifi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3E28">
        <w:rPr>
          <w:rFonts w:ascii="Times New Roman" w:eastAsia="Times New Roman" w:hAnsi="Times New Roman" w:cs="Times New Roman"/>
          <w:sz w:val="24"/>
          <w:szCs w:val="24"/>
        </w:rPr>
        <w:t>m</w:t>
      </w:r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>engurangi</w:t>
      </w:r>
      <w:proofErr w:type="spellEnd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>intensitas</w:t>
      </w:r>
      <w:proofErr w:type="spellEnd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>dialami</w:t>
      </w:r>
      <w:proofErr w:type="spellEnd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>selama</w:t>
      </w:r>
      <w:proofErr w:type="spellEnd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="00504DDD" w:rsidRPr="003D162E">
        <w:rPr>
          <w:rFonts w:ascii="Times New Roman" w:eastAsia="Times New Roman" w:hAnsi="Times New Roman" w:cs="Times New Roman"/>
          <w:sz w:val="24"/>
          <w:szCs w:val="24"/>
        </w:rPr>
        <w:t>persalin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. Sebagian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esar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walny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erat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belum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akibat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kontraksi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uterus dan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tekanan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jalan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lahir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Namun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perlakuan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teknik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Rebozo,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penurunan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tingkat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bermakna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klinis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="000C7160" w:rsidRPr="003D162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2ADBD62" w14:textId="77777777" w:rsidR="000C7160" w:rsidRPr="003D162E" w:rsidRDefault="000C7160" w:rsidP="000D7960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Teknik Rebozo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amp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efek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relaksa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gurang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etegang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otot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mperbaik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osi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jani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erkontribu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enyaman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jalan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ersalin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. Hasil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intervens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non-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farmakologis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teknik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Rebozo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dijadik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salah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m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sederhan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mengurang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nyeri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persalinan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khususnya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pada kala I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fase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D162E">
        <w:rPr>
          <w:rFonts w:ascii="Times New Roman" w:eastAsia="Times New Roman" w:hAnsi="Times New Roman" w:cs="Times New Roman"/>
          <w:sz w:val="24"/>
          <w:szCs w:val="24"/>
        </w:rPr>
        <w:t>aktif</w:t>
      </w:r>
      <w:proofErr w:type="spellEnd"/>
      <w:r w:rsidRPr="003D162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82642B7" w14:textId="77777777" w:rsidR="00285A78" w:rsidRDefault="00285A78" w:rsidP="000D796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A5C6FC7" w14:textId="77777777" w:rsidR="002C5107" w:rsidRPr="003D162E" w:rsidRDefault="002C5107" w:rsidP="000D7960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EDA3C20" w14:textId="76176B3B" w:rsidR="00285A78" w:rsidRPr="00BD2CB9" w:rsidRDefault="00285A78" w:rsidP="00BD2CB9">
      <w:pPr>
        <w:pStyle w:val="ListParagraph"/>
        <w:numPr>
          <w:ilvl w:val="0"/>
          <w:numId w:val="10"/>
        </w:numPr>
        <w:spacing w:after="0" w:line="240" w:lineRule="auto"/>
        <w:ind w:left="357" w:hanging="357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AFTAR PUSTAKA</w:t>
      </w:r>
    </w:p>
    <w:p w14:paraId="61049200" w14:textId="77777777" w:rsidR="00BD2CB9" w:rsidRPr="003D162E" w:rsidRDefault="00BD2CB9" w:rsidP="00BD2CB9">
      <w:pPr>
        <w:pStyle w:val="ListParagraph"/>
        <w:spacing w:after="0" w:line="240" w:lineRule="auto"/>
        <w:ind w:left="357"/>
        <w:rPr>
          <w:rFonts w:ascii="Times New Roman" w:eastAsia="Times New Roman" w:hAnsi="Times New Roman" w:cs="Times New Roman"/>
          <w:sz w:val="24"/>
          <w:szCs w:val="24"/>
        </w:rPr>
      </w:pPr>
    </w:p>
    <w:p w14:paraId="054162B5" w14:textId="77777777" w:rsidR="007857B5" w:rsidRPr="003D162E" w:rsidRDefault="007857B5" w:rsidP="00BD2C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ADDIN Mendeley Bibliography CSL_BIBLIOGRAPHY </w:instrText>
      </w: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3D162E">
        <w:rPr>
          <w:rFonts w:ascii="Times New Roman" w:hAnsi="Times New Roman" w:cs="Times New Roman"/>
          <w:noProof/>
          <w:sz w:val="24"/>
          <w:szCs w:val="24"/>
        </w:rPr>
        <w:t>Anggraeni, Sumarni, and Agustina. 2014. “PENGARUH DUKUNGAN SUAMI DALAM PROSES PERSALINAN DENGAN NYERI PERSALINAN DI RSIA BUNDA ARIF PURWOKERTO Diana Septi Anggraeni , Sumarni , Ely Eko Agustina PENDAHULUAN Setiap Wanita Menginginkan Kehamilan , Dan Sebagian Besar Akan Menyambut Kehamilannya Deng,” 1–12.</w:t>
      </w:r>
    </w:p>
    <w:p w14:paraId="38746D61" w14:textId="77777777" w:rsidR="007857B5" w:rsidRPr="003D162E" w:rsidRDefault="007857B5" w:rsidP="00BD2C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D162E">
        <w:rPr>
          <w:rFonts w:ascii="Times New Roman" w:hAnsi="Times New Roman" w:cs="Times New Roman"/>
          <w:noProof/>
          <w:sz w:val="24"/>
          <w:szCs w:val="24"/>
        </w:rPr>
        <w:t xml:space="preserve">Fajrin, Dessy Hidayati, Venny Audina, Politeknik Kesehatan, and Kemenkes Pontianak. 2023. “Perbedaan Pengaruh Rebozo Dan Kompres Hangat Terhadap Penurunan Skala Nyeri Persalinan Kala I Fase Aktif.” </w:t>
      </w:r>
      <w:r w:rsidRPr="003D162E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Poltekkes Kemenkes RI Pangkalpinang</w:t>
      </w:r>
      <w:r w:rsidRPr="003D162E">
        <w:rPr>
          <w:rFonts w:ascii="Times New Roman" w:hAnsi="Times New Roman" w:cs="Times New Roman"/>
          <w:noProof/>
          <w:sz w:val="24"/>
          <w:szCs w:val="24"/>
        </w:rPr>
        <w:t xml:space="preserve"> 11 (2): 248–55. https://doi.org/10.32922/jkp.v11i2.877.</w:t>
      </w:r>
    </w:p>
    <w:p w14:paraId="659501D8" w14:textId="77777777" w:rsidR="007857B5" w:rsidRPr="003D162E" w:rsidRDefault="007857B5" w:rsidP="00BD2C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D162E">
        <w:rPr>
          <w:rFonts w:ascii="Times New Roman" w:hAnsi="Times New Roman" w:cs="Times New Roman"/>
          <w:noProof/>
          <w:sz w:val="24"/>
          <w:szCs w:val="24"/>
        </w:rPr>
        <w:t xml:space="preserve">Langeland, Mette, Julie Midtgaard, Maria Ekelin, and Hanne Kristine. 2017. “Sexual &amp; Reproductive Healthcare Danish Women ’ s Experiences of the Rebozo Technique during Labour : A Qualitative Explorative Study.” </w:t>
      </w:r>
      <w:r w:rsidRPr="003D162E">
        <w:rPr>
          <w:rFonts w:ascii="Times New Roman" w:hAnsi="Times New Roman" w:cs="Times New Roman"/>
          <w:i/>
          <w:iCs/>
          <w:noProof/>
          <w:sz w:val="24"/>
          <w:szCs w:val="24"/>
        </w:rPr>
        <w:t>Sexual &amp; Reproductive Healthcare</w:t>
      </w:r>
      <w:r w:rsidRPr="003D162E">
        <w:rPr>
          <w:rFonts w:ascii="Times New Roman" w:hAnsi="Times New Roman" w:cs="Times New Roman"/>
          <w:noProof/>
          <w:sz w:val="24"/>
          <w:szCs w:val="24"/>
        </w:rPr>
        <w:t xml:space="preserve"> 11:79–85. https://doi.org/10.1016/j.srhc.2016.10.005.</w:t>
      </w:r>
    </w:p>
    <w:p w14:paraId="2074B2FB" w14:textId="77777777" w:rsidR="007857B5" w:rsidRPr="003D162E" w:rsidRDefault="007857B5" w:rsidP="00BD2C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D162E">
        <w:rPr>
          <w:rFonts w:ascii="Times New Roman" w:hAnsi="Times New Roman" w:cs="Times New Roman"/>
          <w:noProof/>
          <w:sz w:val="24"/>
          <w:szCs w:val="24"/>
        </w:rPr>
        <w:t>Lesthiani, dewi amanda, Nyeri Persalinan, Kala Fase, and Asri Aprilia Rohman. 2023. “AKTIF PADA IBU BERSALIN DI TPMB L TASIKMALAYA DESCRIPTION OF PAIN LEVELS DURING THE ACTIVE PHASE OF THE FIRST STAGE OF LABOR IN MOTHERS AT TPMB L TASIKMALAYA” 5 (1): 3–8.</w:t>
      </w:r>
    </w:p>
    <w:p w14:paraId="38031629" w14:textId="77777777" w:rsidR="007857B5" w:rsidRPr="003D162E" w:rsidRDefault="007857B5" w:rsidP="00BD2C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D162E">
        <w:rPr>
          <w:rFonts w:ascii="Times New Roman" w:hAnsi="Times New Roman" w:cs="Times New Roman"/>
          <w:noProof/>
          <w:sz w:val="24"/>
          <w:szCs w:val="24"/>
        </w:rPr>
        <w:t>Olivia, Agnes, Br Ginting, and Aprilita Br Sitepu. 2023. “Jurnal Inovasi Kesehatan Adaptif Gambaran Pelaksanaan Teknik Rebozo Pada Ibu Bersalin Di Klinik Helen Tarigan” 5:122–26.</w:t>
      </w:r>
    </w:p>
    <w:p w14:paraId="6975E79A" w14:textId="77777777" w:rsidR="007857B5" w:rsidRPr="003D162E" w:rsidRDefault="007857B5" w:rsidP="00BD2C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D162E">
        <w:rPr>
          <w:rFonts w:ascii="Times New Roman" w:hAnsi="Times New Roman" w:cs="Times New Roman"/>
          <w:noProof/>
          <w:sz w:val="24"/>
          <w:szCs w:val="24"/>
        </w:rPr>
        <w:t xml:space="preserve">WHO. 2022. </w:t>
      </w:r>
      <w:r w:rsidRPr="003D162E">
        <w:rPr>
          <w:rFonts w:ascii="Times New Roman" w:hAnsi="Times New Roman" w:cs="Times New Roman"/>
          <w:i/>
          <w:iCs/>
          <w:noProof/>
          <w:sz w:val="24"/>
          <w:szCs w:val="24"/>
        </w:rPr>
        <w:t>Intrapartum Care for a Positive Childbirth Experience</w:t>
      </w:r>
      <w:r w:rsidRPr="003D162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1C22352" w14:textId="38A25C82" w:rsidR="00314250" w:rsidRPr="003D162E" w:rsidRDefault="007857B5" w:rsidP="000D7960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3D162E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</w:p>
    <w:sectPr w:rsidR="00314250" w:rsidRPr="003D162E" w:rsidSect="009B6390">
      <w:headerReference w:type="default" r:id="rId9"/>
      <w:footerReference w:type="default" r:id="rId10"/>
      <w:pgSz w:w="11906" w:h="16838"/>
      <w:pgMar w:top="1134" w:right="1134" w:bottom="1134" w:left="1134" w:header="720" w:footer="720" w:gutter="0"/>
      <w:pgNumType w:start="58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F6C2985" w14:textId="77777777" w:rsidR="00487AD0" w:rsidRDefault="00487AD0" w:rsidP="000978C2">
      <w:pPr>
        <w:spacing w:after="0" w:line="240" w:lineRule="auto"/>
      </w:pPr>
      <w:r>
        <w:separator/>
      </w:r>
    </w:p>
  </w:endnote>
  <w:endnote w:type="continuationSeparator" w:id="0">
    <w:p w14:paraId="545D80ED" w14:textId="77777777" w:rsidR="00487AD0" w:rsidRDefault="00487AD0" w:rsidP="000978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49C50BC" w14:textId="77777777" w:rsidR="000345AD" w:rsidRDefault="000345AD" w:rsidP="000345AD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line="240" w:lineRule="auto"/>
      <w:jc w:val="right"/>
      <w:rPr>
        <w:rFonts w:ascii="Book Antiqua" w:eastAsia="Book Antiqua" w:hAnsi="Book Antiqua" w:cs="Book Antiqua"/>
        <w:color w:val="000000"/>
        <w:sz w:val="20"/>
        <w:szCs w:val="20"/>
      </w:rPr>
    </w:pPr>
    <w:r>
      <w:rPr>
        <w:rFonts w:ascii="Book Antiqua" w:eastAsia="Book Antiqua" w:hAnsi="Book Antiqua" w:cs="Book Antiqua"/>
        <w:b/>
        <w:color w:val="000000"/>
        <w:sz w:val="20"/>
        <w:szCs w:val="20"/>
      </w:rPr>
      <w:t xml:space="preserve">Page </w:t>
    </w:r>
    <w:r>
      <w:rPr>
        <w:rFonts w:ascii="Book Antiqua" w:eastAsia="Book Antiqua" w:hAnsi="Book Antiqua" w:cs="Book Antiqua"/>
        <w:b/>
        <w:color w:val="000000"/>
        <w:sz w:val="20"/>
        <w:szCs w:val="20"/>
      </w:rPr>
      <w:fldChar w:fldCharType="begin"/>
    </w:r>
    <w:r>
      <w:rPr>
        <w:rFonts w:ascii="Book Antiqua" w:eastAsia="Book Antiqua" w:hAnsi="Book Antiqua" w:cs="Book Antiqua"/>
        <w:b/>
        <w:color w:val="000000"/>
        <w:sz w:val="20"/>
        <w:szCs w:val="20"/>
      </w:rPr>
      <w:instrText>PAGE</w:instrText>
    </w:r>
    <w:r>
      <w:rPr>
        <w:rFonts w:ascii="Book Antiqua" w:eastAsia="Book Antiqua" w:hAnsi="Book Antiqua" w:cs="Book Antiqua"/>
        <w:b/>
        <w:color w:val="000000"/>
        <w:sz w:val="20"/>
        <w:szCs w:val="20"/>
      </w:rPr>
      <w:fldChar w:fldCharType="separate"/>
    </w:r>
    <w:r>
      <w:rPr>
        <w:rFonts w:ascii="Book Antiqua" w:eastAsia="Book Antiqua" w:hAnsi="Book Antiqua" w:cs="Book Antiqua"/>
        <w:b/>
        <w:color w:val="000000"/>
        <w:sz w:val="20"/>
        <w:szCs w:val="20"/>
      </w:rPr>
      <w:t>574</w:t>
    </w:r>
    <w:r>
      <w:rPr>
        <w:rFonts w:ascii="Book Antiqua" w:eastAsia="Book Antiqua" w:hAnsi="Book Antiqua" w:cs="Book Antiqua"/>
        <w:b/>
        <w:color w:val="000000"/>
        <w:sz w:val="20"/>
        <w:szCs w:val="20"/>
      </w:rPr>
      <w:fldChar w:fldCharType="end"/>
    </w:r>
    <w:r>
      <w:rPr>
        <w:rFonts w:ascii="Book Antiqua" w:eastAsia="Book Antiqua" w:hAnsi="Book Antiqua" w:cs="Book Antiqua"/>
        <w:color w:val="000000"/>
        <w:sz w:val="20"/>
        <w:szCs w:val="20"/>
      </w:rPr>
      <w:t xml:space="preserve"> </w:t>
    </w:r>
    <w:r>
      <w:rPr>
        <w:noProof/>
      </w:rPr>
      <w:drawing>
        <wp:anchor distT="114300" distB="114300" distL="114300" distR="114300" simplePos="0" relativeHeight="251659264" behindDoc="0" locked="0" layoutInCell="1" hidden="0" allowOverlap="1" wp14:anchorId="29C9DECC" wp14:editId="4074FD1E">
          <wp:simplePos x="0" y="0"/>
          <wp:positionH relativeFrom="column">
            <wp:posOffset>28577</wp:posOffset>
          </wp:positionH>
          <wp:positionV relativeFrom="paragraph">
            <wp:posOffset>114300</wp:posOffset>
          </wp:positionV>
          <wp:extent cx="808672" cy="286146"/>
          <wp:effectExtent l="0" t="0" r="0" b="0"/>
          <wp:wrapNone/>
          <wp:docPr id="734446121" name="image5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5.pn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808672" cy="286146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  <w:p w14:paraId="518A8BC1" w14:textId="77777777" w:rsidR="000345AD" w:rsidRDefault="000345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7BF0C82" w14:textId="77777777" w:rsidR="00487AD0" w:rsidRDefault="00487AD0" w:rsidP="000978C2">
      <w:pPr>
        <w:spacing w:after="0" w:line="240" w:lineRule="auto"/>
      </w:pPr>
      <w:r>
        <w:separator/>
      </w:r>
    </w:p>
  </w:footnote>
  <w:footnote w:type="continuationSeparator" w:id="0">
    <w:p w14:paraId="166E34AE" w14:textId="77777777" w:rsidR="00487AD0" w:rsidRDefault="00487AD0" w:rsidP="000978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6D26FF9" w14:textId="77777777" w:rsidR="000978C2" w:rsidRDefault="000978C2" w:rsidP="000978C2">
    <w:pPr>
      <w:pStyle w:val="NormalWeb"/>
      <w:spacing w:before="0" w:beforeAutospacing="0" w:after="0" w:afterAutospacing="0"/>
      <w:ind w:left="142"/>
      <w:contextualSpacing/>
      <w:jc w:val="center"/>
    </w:pPr>
    <w:r>
      <w:rPr>
        <w:rFonts w:ascii="Book Antiqua" w:hAnsi="Book Antiqua"/>
        <w:b/>
        <w:bCs/>
        <w:color w:val="1F497D"/>
        <w:sz w:val="36"/>
        <w:szCs w:val="36"/>
      </w:rPr>
      <w:t>Bunda Edu-Midwifery Journal (BEMJ)</w:t>
    </w:r>
  </w:p>
  <w:p w14:paraId="121E780E" w14:textId="1060183E" w:rsidR="000978C2" w:rsidRDefault="000978C2" w:rsidP="000978C2">
    <w:pPr>
      <w:pStyle w:val="NormalWeb"/>
      <w:spacing w:before="0" w:beforeAutospacing="0" w:after="0" w:afterAutospacing="0"/>
      <w:ind w:left="142"/>
      <w:contextualSpacing/>
      <w:jc w:val="center"/>
    </w:pPr>
    <w:r>
      <w:rPr>
        <w:rFonts w:ascii="Book Antiqua" w:hAnsi="Book Antiqua"/>
        <w:b/>
        <w:bCs/>
        <w:color w:val="17365D"/>
      </w:rPr>
      <w:t xml:space="preserve">Volume </w:t>
    </w:r>
    <w:r w:rsidR="00B52F00">
      <w:rPr>
        <w:rFonts w:ascii="Book Antiqua" w:hAnsi="Book Antiqua"/>
        <w:b/>
        <w:bCs/>
        <w:color w:val="17365D"/>
      </w:rPr>
      <w:t>8</w:t>
    </w:r>
    <w:r>
      <w:rPr>
        <w:rFonts w:ascii="Book Antiqua" w:hAnsi="Book Antiqua"/>
        <w:b/>
        <w:bCs/>
        <w:color w:val="17365D"/>
      </w:rPr>
      <w:t xml:space="preserve"> ; </w:t>
    </w:r>
    <w:proofErr w:type="spellStart"/>
    <w:r>
      <w:rPr>
        <w:rFonts w:ascii="Book Antiqua" w:hAnsi="Book Antiqua"/>
        <w:b/>
        <w:bCs/>
        <w:color w:val="17365D"/>
      </w:rPr>
      <w:t>Nomor</w:t>
    </w:r>
    <w:proofErr w:type="spellEnd"/>
    <w:r>
      <w:rPr>
        <w:rFonts w:ascii="Book Antiqua" w:hAnsi="Book Antiqua"/>
        <w:b/>
        <w:bCs/>
        <w:color w:val="17365D"/>
      </w:rPr>
      <w:t xml:space="preserve"> </w:t>
    </w:r>
    <w:r w:rsidR="00B52F00">
      <w:rPr>
        <w:rFonts w:ascii="Book Antiqua" w:hAnsi="Book Antiqua"/>
        <w:b/>
        <w:bCs/>
        <w:color w:val="17365D"/>
      </w:rPr>
      <w:t>2</w:t>
    </w:r>
    <w:r>
      <w:rPr>
        <w:rFonts w:ascii="Book Antiqua" w:hAnsi="Book Antiqua"/>
        <w:b/>
        <w:bCs/>
        <w:color w:val="17365D"/>
      </w:rPr>
      <w:t xml:space="preserve"> ; </w:t>
    </w:r>
    <w:proofErr w:type="spellStart"/>
    <w:r>
      <w:rPr>
        <w:rFonts w:ascii="Book Antiqua" w:hAnsi="Book Antiqua"/>
        <w:b/>
        <w:bCs/>
        <w:color w:val="17365D"/>
      </w:rPr>
      <w:t>Tahun</w:t>
    </w:r>
    <w:proofErr w:type="spellEnd"/>
    <w:r>
      <w:rPr>
        <w:rFonts w:ascii="Book Antiqua" w:hAnsi="Book Antiqua"/>
        <w:b/>
        <w:bCs/>
        <w:color w:val="17365D"/>
      </w:rPr>
      <w:t xml:space="preserve"> </w:t>
    </w:r>
    <w:r w:rsidR="00B52F00">
      <w:rPr>
        <w:rFonts w:ascii="Book Antiqua" w:hAnsi="Book Antiqua"/>
        <w:b/>
        <w:bCs/>
        <w:color w:val="17365D"/>
      </w:rPr>
      <w:t xml:space="preserve">2025 </w:t>
    </w:r>
    <w:r>
      <w:rPr>
        <w:rFonts w:ascii="Book Antiqua" w:hAnsi="Book Antiqua"/>
        <w:b/>
        <w:bCs/>
        <w:color w:val="17365D"/>
      </w:rPr>
      <w:t xml:space="preserve">; Page </w:t>
    </w:r>
    <w:r w:rsidR="009B6390">
      <w:rPr>
        <w:rFonts w:ascii="Book Antiqua" w:hAnsi="Book Antiqua"/>
        <w:b/>
        <w:bCs/>
        <w:color w:val="17365D"/>
      </w:rPr>
      <w:t>580</w:t>
    </w:r>
    <w:r>
      <w:rPr>
        <w:rFonts w:ascii="Book Antiqua" w:hAnsi="Book Antiqua"/>
        <w:b/>
        <w:bCs/>
        <w:color w:val="17365D"/>
      </w:rPr>
      <w:t>-</w:t>
    </w:r>
    <w:r w:rsidR="009B6390">
      <w:rPr>
        <w:rFonts w:ascii="Book Antiqua" w:hAnsi="Book Antiqua"/>
        <w:b/>
        <w:bCs/>
        <w:color w:val="17365D"/>
      </w:rPr>
      <w:t>584</w:t>
    </w:r>
  </w:p>
  <w:p w14:paraId="35F06756" w14:textId="77777777" w:rsidR="000978C2" w:rsidRDefault="000978C2" w:rsidP="000978C2">
    <w:pPr>
      <w:pStyle w:val="NormalWeb"/>
      <w:spacing w:before="0" w:beforeAutospacing="0" w:after="0" w:afterAutospacing="0"/>
      <w:ind w:left="142"/>
      <w:contextualSpacing/>
      <w:jc w:val="center"/>
      <w:rPr>
        <w:rFonts w:ascii="Calibri" w:hAnsi="Calibri" w:cs="Calibri"/>
        <w:color w:val="17365D"/>
        <w:sz w:val="22"/>
        <w:szCs w:val="22"/>
      </w:rPr>
    </w:pPr>
    <w:r>
      <w:rPr>
        <w:color w:val="17365D"/>
        <w:sz w:val="22"/>
        <w:szCs w:val="22"/>
      </w:rPr>
      <w:t>E-ISSN</w:t>
    </w:r>
    <w:r>
      <w:rPr>
        <w:rFonts w:ascii="Calibri" w:hAnsi="Calibri" w:cs="Calibri"/>
        <w:color w:val="17365D"/>
        <w:sz w:val="22"/>
        <w:szCs w:val="22"/>
      </w:rPr>
      <w:t xml:space="preserve"> : 2622-7487 </w:t>
    </w:r>
    <w:r>
      <w:rPr>
        <w:color w:val="17365D"/>
        <w:sz w:val="22"/>
        <w:szCs w:val="22"/>
      </w:rPr>
      <w:t>; P-ISSN</w:t>
    </w:r>
    <w:r>
      <w:rPr>
        <w:rFonts w:ascii="Calibri" w:hAnsi="Calibri" w:cs="Calibri"/>
        <w:color w:val="17365D"/>
        <w:sz w:val="22"/>
        <w:szCs w:val="22"/>
      </w:rPr>
      <w:t xml:space="preserve"> : 2622-7482</w:t>
    </w:r>
  </w:p>
  <w:p w14:paraId="39DF8EBC" w14:textId="77777777" w:rsidR="000978C2" w:rsidRDefault="000978C2">
    <w:pPr>
      <w:pStyle w:val="Header"/>
      <w:contextualSpacing/>
    </w:pPr>
  </w:p>
  <w:p w14:paraId="716F1FE3" w14:textId="77777777" w:rsidR="000978C2" w:rsidRDefault="000978C2">
    <w:pPr>
      <w:pStyle w:val="Header"/>
      <w:contextualSpacing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6F40E31"/>
    <w:multiLevelType w:val="hybridMultilevel"/>
    <w:tmpl w:val="3F0865A0"/>
    <w:lvl w:ilvl="0" w:tplc="0409000B">
      <w:start w:val="2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04E2DD9"/>
    <w:multiLevelType w:val="hybridMultilevel"/>
    <w:tmpl w:val="F2DEE636"/>
    <w:lvl w:ilvl="0" w:tplc="38F6A8A0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00000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7D33D98"/>
    <w:multiLevelType w:val="hybridMultilevel"/>
    <w:tmpl w:val="BE94BB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F687E6F"/>
    <w:multiLevelType w:val="hybridMultilevel"/>
    <w:tmpl w:val="EC983130"/>
    <w:lvl w:ilvl="0" w:tplc="0409000B">
      <w:start w:val="2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A606417"/>
    <w:multiLevelType w:val="hybridMultilevel"/>
    <w:tmpl w:val="E3F4A0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02831BF"/>
    <w:multiLevelType w:val="hybridMultilevel"/>
    <w:tmpl w:val="DA5218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1AE0974"/>
    <w:multiLevelType w:val="hybridMultilevel"/>
    <w:tmpl w:val="87BCAA82"/>
    <w:lvl w:ilvl="0" w:tplc="24EE3F22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00000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453E44"/>
    <w:multiLevelType w:val="hybridMultilevel"/>
    <w:tmpl w:val="4850B7AE"/>
    <w:lvl w:ilvl="0" w:tplc="0409000B">
      <w:start w:val="2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FF4465C"/>
    <w:multiLevelType w:val="hybridMultilevel"/>
    <w:tmpl w:val="611493D8"/>
    <w:lvl w:ilvl="0" w:tplc="0409000B">
      <w:start w:val="2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1C4DB8"/>
    <w:multiLevelType w:val="multilevel"/>
    <w:tmpl w:val="8B54A82C"/>
    <w:lvl w:ilvl="0">
      <w:start w:val="20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5"/>
      <w:numFmt w:val="decimal"/>
      <w:lvlText w:val="%1-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</w:rPr>
    </w:lvl>
  </w:abstractNum>
  <w:num w:numId="1" w16cid:durableId="825122946">
    <w:abstractNumId w:val="7"/>
  </w:num>
  <w:num w:numId="2" w16cid:durableId="1121072141">
    <w:abstractNumId w:val="8"/>
  </w:num>
  <w:num w:numId="3" w16cid:durableId="426005597">
    <w:abstractNumId w:val="9"/>
  </w:num>
  <w:num w:numId="4" w16cid:durableId="418019448">
    <w:abstractNumId w:val="0"/>
  </w:num>
  <w:num w:numId="5" w16cid:durableId="1392775537">
    <w:abstractNumId w:val="3"/>
  </w:num>
  <w:num w:numId="6" w16cid:durableId="1093161582">
    <w:abstractNumId w:val="6"/>
  </w:num>
  <w:num w:numId="7" w16cid:durableId="1609238380">
    <w:abstractNumId w:val="2"/>
  </w:num>
  <w:num w:numId="8" w16cid:durableId="77677373">
    <w:abstractNumId w:val="5"/>
  </w:num>
  <w:num w:numId="9" w16cid:durableId="42800664">
    <w:abstractNumId w:val="4"/>
  </w:num>
  <w:num w:numId="10" w16cid:durableId="66802249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85A78"/>
    <w:rsid w:val="00007592"/>
    <w:rsid w:val="00021C4A"/>
    <w:rsid w:val="00033993"/>
    <w:rsid w:val="000345AD"/>
    <w:rsid w:val="000978C2"/>
    <w:rsid w:val="000B1C88"/>
    <w:rsid w:val="000C7160"/>
    <w:rsid w:val="000C7C27"/>
    <w:rsid w:val="000D06E9"/>
    <w:rsid w:val="000D4B41"/>
    <w:rsid w:val="000D6D6C"/>
    <w:rsid w:val="000D7960"/>
    <w:rsid w:val="00124954"/>
    <w:rsid w:val="00133198"/>
    <w:rsid w:val="001515B9"/>
    <w:rsid w:val="0016621E"/>
    <w:rsid w:val="00182E70"/>
    <w:rsid w:val="001C39BD"/>
    <w:rsid w:val="00233C23"/>
    <w:rsid w:val="0024008C"/>
    <w:rsid w:val="00263490"/>
    <w:rsid w:val="00267BB0"/>
    <w:rsid w:val="00285A78"/>
    <w:rsid w:val="00286A3F"/>
    <w:rsid w:val="00293B88"/>
    <w:rsid w:val="002C5107"/>
    <w:rsid w:val="002D219E"/>
    <w:rsid w:val="002F4C21"/>
    <w:rsid w:val="0030331C"/>
    <w:rsid w:val="00314250"/>
    <w:rsid w:val="00317EFA"/>
    <w:rsid w:val="00342043"/>
    <w:rsid w:val="003430F1"/>
    <w:rsid w:val="00343280"/>
    <w:rsid w:val="00347A19"/>
    <w:rsid w:val="00364389"/>
    <w:rsid w:val="0036633E"/>
    <w:rsid w:val="0038674F"/>
    <w:rsid w:val="003B0783"/>
    <w:rsid w:val="003D162E"/>
    <w:rsid w:val="003D73C0"/>
    <w:rsid w:val="00406973"/>
    <w:rsid w:val="00414AE5"/>
    <w:rsid w:val="004372A4"/>
    <w:rsid w:val="00437548"/>
    <w:rsid w:val="004471F0"/>
    <w:rsid w:val="00487AD0"/>
    <w:rsid w:val="004C30B7"/>
    <w:rsid w:val="00504DDD"/>
    <w:rsid w:val="00523715"/>
    <w:rsid w:val="00540D73"/>
    <w:rsid w:val="00555528"/>
    <w:rsid w:val="0056047C"/>
    <w:rsid w:val="005666D7"/>
    <w:rsid w:val="00591C17"/>
    <w:rsid w:val="005C4917"/>
    <w:rsid w:val="005D4F68"/>
    <w:rsid w:val="005E398D"/>
    <w:rsid w:val="005F2495"/>
    <w:rsid w:val="0060250F"/>
    <w:rsid w:val="00620566"/>
    <w:rsid w:val="00642684"/>
    <w:rsid w:val="00652934"/>
    <w:rsid w:val="00653E39"/>
    <w:rsid w:val="00666B43"/>
    <w:rsid w:val="0068252E"/>
    <w:rsid w:val="006A092C"/>
    <w:rsid w:val="006F43EB"/>
    <w:rsid w:val="0074300F"/>
    <w:rsid w:val="00744496"/>
    <w:rsid w:val="00772B1F"/>
    <w:rsid w:val="007857B5"/>
    <w:rsid w:val="00791622"/>
    <w:rsid w:val="007C65F2"/>
    <w:rsid w:val="007D43EC"/>
    <w:rsid w:val="008174C1"/>
    <w:rsid w:val="00842CF3"/>
    <w:rsid w:val="008C6C3A"/>
    <w:rsid w:val="008D25C4"/>
    <w:rsid w:val="008E17E2"/>
    <w:rsid w:val="008F0E12"/>
    <w:rsid w:val="008F501A"/>
    <w:rsid w:val="00914DA3"/>
    <w:rsid w:val="00952EF8"/>
    <w:rsid w:val="00980481"/>
    <w:rsid w:val="00991403"/>
    <w:rsid w:val="009A23FF"/>
    <w:rsid w:val="009B6390"/>
    <w:rsid w:val="009E286E"/>
    <w:rsid w:val="00A10FCE"/>
    <w:rsid w:val="00A13B7A"/>
    <w:rsid w:val="00A37E61"/>
    <w:rsid w:val="00A4710B"/>
    <w:rsid w:val="00A4781C"/>
    <w:rsid w:val="00A55019"/>
    <w:rsid w:val="00A92986"/>
    <w:rsid w:val="00A95147"/>
    <w:rsid w:val="00A95446"/>
    <w:rsid w:val="00AB4563"/>
    <w:rsid w:val="00AC4940"/>
    <w:rsid w:val="00AC5FC3"/>
    <w:rsid w:val="00AD3691"/>
    <w:rsid w:val="00AD509C"/>
    <w:rsid w:val="00B17B77"/>
    <w:rsid w:val="00B25E32"/>
    <w:rsid w:val="00B378AB"/>
    <w:rsid w:val="00B5031F"/>
    <w:rsid w:val="00B52F00"/>
    <w:rsid w:val="00B760FE"/>
    <w:rsid w:val="00B96EC6"/>
    <w:rsid w:val="00BB26CF"/>
    <w:rsid w:val="00BB61E0"/>
    <w:rsid w:val="00BD2CB9"/>
    <w:rsid w:val="00C72A57"/>
    <w:rsid w:val="00C80101"/>
    <w:rsid w:val="00C84CF3"/>
    <w:rsid w:val="00C92D7D"/>
    <w:rsid w:val="00C9315C"/>
    <w:rsid w:val="00CE7DFA"/>
    <w:rsid w:val="00CF7CEC"/>
    <w:rsid w:val="00D07539"/>
    <w:rsid w:val="00D22737"/>
    <w:rsid w:val="00D33169"/>
    <w:rsid w:val="00D414A1"/>
    <w:rsid w:val="00D51225"/>
    <w:rsid w:val="00D71837"/>
    <w:rsid w:val="00D84D89"/>
    <w:rsid w:val="00DA3BDA"/>
    <w:rsid w:val="00DA65C9"/>
    <w:rsid w:val="00DF24D7"/>
    <w:rsid w:val="00E05A08"/>
    <w:rsid w:val="00E26FAB"/>
    <w:rsid w:val="00E4694D"/>
    <w:rsid w:val="00E71B3F"/>
    <w:rsid w:val="00EB3E28"/>
    <w:rsid w:val="00ED285A"/>
    <w:rsid w:val="00EF062B"/>
    <w:rsid w:val="00F04BF8"/>
    <w:rsid w:val="00F2020C"/>
    <w:rsid w:val="00F24D53"/>
    <w:rsid w:val="00F35F4A"/>
    <w:rsid w:val="00F53D16"/>
    <w:rsid w:val="00F8340C"/>
    <w:rsid w:val="00FA6F62"/>
    <w:rsid w:val="00FB279D"/>
    <w:rsid w:val="00FC6CCA"/>
    <w:rsid w:val="00FD5B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540938C"/>
  <w15:chartTrackingRefBased/>
  <w15:docId w15:val="{53D6A2A3-6E1D-453F-A051-83651A5B45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85A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85A78"/>
    <w:rPr>
      <w:color w:val="0000FF"/>
      <w:u w:val="single"/>
    </w:rPr>
  </w:style>
  <w:style w:type="character" w:customStyle="1" w:styleId="apple-tab-span">
    <w:name w:val="apple-tab-span"/>
    <w:basedOn w:val="DefaultParagraphFont"/>
    <w:rsid w:val="00285A78"/>
  </w:style>
  <w:style w:type="character" w:customStyle="1" w:styleId="uv3um">
    <w:name w:val="uv3um"/>
    <w:basedOn w:val="DefaultParagraphFont"/>
    <w:rsid w:val="00B96EC6"/>
  </w:style>
  <w:style w:type="paragraph" w:styleId="ListParagraph">
    <w:name w:val="List Paragraph"/>
    <w:basedOn w:val="Normal"/>
    <w:uiPriority w:val="34"/>
    <w:qFormat/>
    <w:rsid w:val="0030331C"/>
    <w:pPr>
      <w:ind w:left="720"/>
      <w:contextualSpacing/>
    </w:pPr>
  </w:style>
  <w:style w:type="table" w:styleId="TableGrid">
    <w:name w:val="Table Grid"/>
    <w:basedOn w:val="TableNormal"/>
    <w:uiPriority w:val="39"/>
    <w:rsid w:val="000D6D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AC4940"/>
    <w:rPr>
      <w:b/>
      <w:bCs/>
    </w:rPr>
  </w:style>
  <w:style w:type="character" w:styleId="Emphasis">
    <w:name w:val="Emphasis"/>
    <w:basedOn w:val="DefaultParagraphFont"/>
    <w:uiPriority w:val="20"/>
    <w:qFormat/>
    <w:rsid w:val="00AC4940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0978C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78C2"/>
  </w:style>
  <w:style w:type="paragraph" w:styleId="Footer">
    <w:name w:val="footer"/>
    <w:basedOn w:val="Normal"/>
    <w:link w:val="FooterChar"/>
    <w:uiPriority w:val="99"/>
    <w:unhideWhenUsed/>
    <w:rsid w:val="000978C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78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063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80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4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0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39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45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7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0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26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11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291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80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424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136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28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7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322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89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436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533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20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444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459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72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06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736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85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23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274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3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12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228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164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902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3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97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342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455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88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060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93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965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143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14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408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442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062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64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ukmadnan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4E80257-1236-4A9E-B0F1-CF94A26091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7</TotalTime>
  <Pages>5</Pages>
  <Words>3174</Words>
  <Characters>18094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10</dc:creator>
  <cp:keywords/>
  <dc:description/>
  <cp:lastModifiedBy>Hype JKT</cp:lastModifiedBy>
  <cp:revision>86</cp:revision>
  <dcterms:created xsi:type="dcterms:W3CDTF">2025-08-18T10:13:00Z</dcterms:created>
  <dcterms:modified xsi:type="dcterms:W3CDTF">2025-08-18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495907b-6538-30f7-87a3-d202bf83f925</vt:lpwstr>
  </property>
  <property fmtid="{D5CDD505-2E9C-101B-9397-08002B2CF9AE}" pid="24" name="Mendeley Citation Style_1">
    <vt:lpwstr>http://www.zotero.org/styles/chicago-author-date</vt:lpwstr>
  </property>
</Properties>
</file>